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6891C4" w14:textId="3E2A148B" w:rsidR="00F31FA6" w:rsidRPr="002200F5" w:rsidRDefault="00370492"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Nwodo Emmanuel Chimaobi</w:t>
      </w:r>
    </w:p>
    <w:p w14:paraId="3F655C88" w14:textId="30EAF04B" w:rsidR="00370492" w:rsidRPr="002200F5" w:rsidRDefault="00370492"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2018/249227</w:t>
      </w:r>
    </w:p>
    <w:p w14:paraId="7203671C" w14:textId="079791D7" w:rsidR="00370492" w:rsidRPr="002200F5" w:rsidRDefault="00370492"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br w:type="page"/>
      </w:r>
    </w:p>
    <w:p w14:paraId="1A4A11BE" w14:textId="5D45EFF2" w:rsidR="00370492" w:rsidRPr="002200F5" w:rsidRDefault="00515417"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Title</w:t>
      </w:r>
    </w:p>
    <w:p w14:paraId="26977047" w14:textId="46CB8902" w:rsidR="00515417" w:rsidRPr="002200F5" w:rsidRDefault="00370492" w:rsidP="002200F5">
      <w:pPr>
        <w:spacing w:line="480" w:lineRule="auto"/>
        <w:jc w:val="center"/>
        <w:rPr>
          <w:rFonts w:ascii="Times New Roman" w:hAnsi="Times New Roman" w:cs="Times New Roman"/>
          <w:sz w:val="24"/>
          <w:szCs w:val="24"/>
        </w:rPr>
      </w:pPr>
      <w:r w:rsidRPr="002200F5">
        <w:rPr>
          <w:rFonts w:ascii="Times New Roman" w:hAnsi="Times New Roman" w:cs="Times New Roman"/>
          <w:sz w:val="24"/>
          <w:szCs w:val="24"/>
        </w:rPr>
        <w:t xml:space="preserve">Synthesis, characterization and application of Zn-doped </w:t>
      </w:r>
      <w:bookmarkStart w:id="0" w:name="_Hlk163162528"/>
      <w:r w:rsidRPr="002200F5">
        <w:rPr>
          <w:rFonts w:ascii="Times New Roman" w:hAnsi="Times New Roman" w:cs="Times New Roman"/>
          <w:sz w:val="24"/>
          <w:szCs w:val="24"/>
        </w:rPr>
        <w:t>Fe</w:t>
      </w:r>
      <w:r w:rsidRPr="002200F5">
        <w:rPr>
          <w:rFonts w:ascii="Times New Roman" w:hAnsi="Times New Roman" w:cs="Times New Roman"/>
          <w:sz w:val="24"/>
          <w:szCs w:val="24"/>
          <w:vertAlign w:val="subscript"/>
        </w:rPr>
        <w:t>2</w:t>
      </w:r>
      <w:r w:rsidRPr="002200F5">
        <w:rPr>
          <w:rFonts w:ascii="Times New Roman" w:hAnsi="Times New Roman" w:cs="Times New Roman"/>
          <w:sz w:val="24"/>
          <w:szCs w:val="24"/>
        </w:rPr>
        <w:t>O</w:t>
      </w:r>
      <w:r w:rsidRPr="002200F5">
        <w:rPr>
          <w:rFonts w:ascii="Times New Roman" w:hAnsi="Times New Roman" w:cs="Times New Roman"/>
          <w:sz w:val="24"/>
          <w:szCs w:val="24"/>
          <w:vertAlign w:val="subscript"/>
        </w:rPr>
        <w:t>3</w:t>
      </w:r>
      <w:bookmarkEnd w:id="0"/>
      <w:r w:rsidRPr="002200F5">
        <w:rPr>
          <w:rFonts w:ascii="Times New Roman" w:hAnsi="Times New Roman" w:cs="Times New Roman"/>
          <w:sz w:val="24"/>
          <w:szCs w:val="24"/>
        </w:rPr>
        <w:t xml:space="preserve"> nanoparticle for the removal of methylene blue dye from aqueous solution</w:t>
      </w:r>
    </w:p>
    <w:p w14:paraId="0953E3A0" w14:textId="77777777" w:rsidR="00515417" w:rsidRPr="002200F5" w:rsidRDefault="00515417"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br w:type="page"/>
      </w:r>
    </w:p>
    <w:p w14:paraId="49FE95F4" w14:textId="2A3E8581" w:rsidR="00370492" w:rsidRPr="002200F5" w:rsidRDefault="00515417"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 xml:space="preserve">Certification </w:t>
      </w:r>
    </w:p>
    <w:p w14:paraId="567349DB" w14:textId="1FE53113" w:rsidR="00C30F83" w:rsidRPr="002200F5" w:rsidRDefault="00C30F83"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br w:type="page"/>
      </w:r>
    </w:p>
    <w:p w14:paraId="36986990" w14:textId="3A2A7867" w:rsidR="00C30F83" w:rsidRPr="002200F5" w:rsidRDefault="00C30F83"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Dedication</w:t>
      </w:r>
    </w:p>
    <w:p w14:paraId="325A92B9" w14:textId="4AC62012" w:rsidR="00C30F83" w:rsidRPr="002200F5" w:rsidRDefault="00C30F83"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br w:type="page"/>
      </w:r>
    </w:p>
    <w:p w14:paraId="2DC9264F" w14:textId="31FEA779" w:rsidR="00C30F83" w:rsidRPr="002200F5" w:rsidRDefault="00C30F83" w:rsidP="002200F5">
      <w:pPr>
        <w:pStyle w:val="Heading1"/>
        <w:spacing w:line="480" w:lineRule="auto"/>
        <w:rPr>
          <w:rFonts w:ascii="Times New Roman" w:hAnsi="Times New Roman" w:cs="Times New Roman"/>
          <w:sz w:val="24"/>
          <w:szCs w:val="24"/>
        </w:rPr>
      </w:pPr>
      <w:proofErr w:type="spellStart"/>
      <w:r w:rsidRPr="002200F5">
        <w:rPr>
          <w:rFonts w:ascii="Times New Roman" w:hAnsi="Times New Roman" w:cs="Times New Roman"/>
          <w:sz w:val="24"/>
          <w:szCs w:val="24"/>
        </w:rPr>
        <w:lastRenderedPageBreak/>
        <w:t>Acknowlegement</w:t>
      </w:r>
      <w:proofErr w:type="spellEnd"/>
    </w:p>
    <w:p w14:paraId="5CC29189" w14:textId="7D6CB527" w:rsidR="00C30F83" w:rsidRPr="002200F5" w:rsidRDefault="00C30F83"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br w:type="page"/>
      </w:r>
    </w:p>
    <w:p w14:paraId="4E6E8D62" w14:textId="17384318" w:rsidR="00C30F83" w:rsidRPr="002200F5" w:rsidRDefault="00C30F83"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Abstract</w:t>
      </w:r>
    </w:p>
    <w:p w14:paraId="6472A943" w14:textId="77777777" w:rsidR="00C30F83" w:rsidRPr="002200F5" w:rsidRDefault="00C30F83" w:rsidP="002200F5">
      <w:pPr>
        <w:spacing w:line="480" w:lineRule="auto"/>
        <w:rPr>
          <w:rFonts w:ascii="Times New Roman" w:eastAsiaTheme="majorEastAsia" w:hAnsi="Times New Roman" w:cs="Times New Roman"/>
          <w:color w:val="2F5496" w:themeColor="accent1" w:themeShade="BF"/>
          <w:sz w:val="24"/>
          <w:szCs w:val="24"/>
        </w:rPr>
      </w:pPr>
      <w:r w:rsidRPr="002200F5">
        <w:rPr>
          <w:rFonts w:ascii="Times New Roman" w:hAnsi="Times New Roman" w:cs="Times New Roman"/>
          <w:sz w:val="24"/>
          <w:szCs w:val="24"/>
        </w:rPr>
        <w:br w:type="page"/>
      </w:r>
    </w:p>
    <w:p w14:paraId="05CE3270" w14:textId="203AE23A" w:rsidR="009F6FDA" w:rsidRPr="002200F5" w:rsidRDefault="00C30F83"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Table of contents</w:t>
      </w:r>
    </w:p>
    <w:p w14:paraId="0E05836B" w14:textId="77777777" w:rsidR="009F6FDA" w:rsidRPr="002200F5" w:rsidRDefault="009F6FDA" w:rsidP="002200F5">
      <w:pPr>
        <w:spacing w:line="480" w:lineRule="auto"/>
        <w:rPr>
          <w:rFonts w:ascii="Times New Roman" w:eastAsiaTheme="majorEastAsia" w:hAnsi="Times New Roman" w:cs="Times New Roman"/>
          <w:color w:val="2F5496" w:themeColor="accent1" w:themeShade="BF"/>
          <w:sz w:val="24"/>
          <w:szCs w:val="24"/>
        </w:rPr>
      </w:pPr>
      <w:r w:rsidRPr="002200F5">
        <w:rPr>
          <w:rFonts w:ascii="Times New Roman" w:hAnsi="Times New Roman" w:cs="Times New Roman"/>
          <w:sz w:val="24"/>
          <w:szCs w:val="24"/>
        </w:rPr>
        <w:br w:type="page"/>
      </w:r>
    </w:p>
    <w:p w14:paraId="3CEE6238" w14:textId="1A19F4CB" w:rsidR="009F6FDA" w:rsidRPr="002200F5" w:rsidRDefault="009F6FDA"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List of Tables</w:t>
      </w:r>
    </w:p>
    <w:p w14:paraId="70D0DD12" w14:textId="77777777" w:rsidR="009F6FDA" w:rsidRPr="002200F5" w:rsidRDefault="009F6FDA" w:rsidP="002200F5">
      <w:pPr>
        <w:spacing w:line="480" w:lineRule="auto"/>
        <w:rPr>
          <w:rFonts w:ascii="Times New Roman" w:eastAsiaTheme="majorEastAsia" w:hAnsi="Times New Roman" w:cs="Times New Roman"/>
          <w:color w:val="2F5496" w:themeColor="accent1" w:themeShade="BF"/>
          <w:sz w:val="24"/>
          <w:szCs w:val="24"/>
        </w:rPr>
      </w:pPr>
      <w:r w:rsidRPr="002200F5">
        <w:rPr>
          <w:rFonts w:ascii="Times New Roman" w:hAnsi="Times New Roman" w:cs="Times New Roman"/>
          <w:sz w:val="24"/>
          <w:szCs w:val="24"/>
        </w:rPr>
        <w:br w:type="page"/>
      </w:r>
    </w:p>
    <w:p w14:paraId="3CC2D95F" w14:textId="2C8D146F" w:rsidR="009F6FDA" w:rsidRPr="002200F5" w:rsidRDefault="009F6FDA"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List of Figures</w:t>
      </w:r>
    </w:p>
    <w:p w14:paraId="3B55AC15" w14:textId="77777777" w:rsidR="009F6FDA" w:rsidRPr="002200F5" w:rsidRDefault="009F6FDA" w:rsidP="002200F5">
      <w:pPr>
        <w:spacing w:line="480" w:lineRule="auto"/>
        <w:rPr>
          <w:rFonts w:ascii="Times New Roman" w:eastAsiaTheme="majorEastAsia" w:hAnsi="Times New Roman" w:cs="Times New Roman"/>
          <w:color w:val="2F5496" w:themeColor="accent1" w:themeShade="BF"/>
          <w:sz w:val="24"/>
          <w:szCs w:val="24"/>
        </w:rPr>
      </w:pPr>
      <w:r w:rsidRPr="002200F5">
        <w:rPr>
          <w:rFonts w:ascii="Times New Roman" w:hAnsi="Times New Roman" w:cs="Times New Roman"/>
          <w:sz w:val="24"/>
          <w:szCs w:val="24"/>
        </w:rPr>
        <w:br w:type="page"/>
      </w:r>
    </w:p>
    <w:p w14:paraId="641E1A7B" w14:textId="41C55385" w:rsidR="009F6FDA" w:rsidRPr="002200F5" w:rsidRDefault="009F6FDA"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List of abbreviation</w:t>
      </w:r>
    </w:p>
    <w:p w14:paraId="4A21F2D4" w14:textId="77777777" w:rsidR="009F6FDA" w:rsidRPr="002200F5" w:rsidRDefault="009F6FDA" w:rsidP="002200F5">
      <w:pPr>
        <w:spacing w:line="480" w:lineRule="auto"/>
        <w:rPr>
          <w:rFonts w:ascii="Times New Roman" w:eastAsiaTheme="majorEastAsia" w:hAnsi="Times New Roman" w:cs="Times New Roman"/>
          <w:color w:val="2F5496" w:themeColor="accent1" w:themeShade="BF"/>
          <w:sz w:val="24"/>
          <w:szCs w:val="24"/>
        </w:rPr>
      </w:pPr>
      <w:r w:rsidRPr="002200F5">
        <w:rPr>
          <w:rFonts w:ascii="Times New Roman" w:hAnsi="Times New Roman" w:cs="Times New Roman"/>
          <w:sz w:val="24"/>
          <w:szCs w:val="24"/>
        </w:rPr>
        <w:br w:type="page"/>
      </w:r>
    </w:p>
    <w:p w14:paraId="5F685D04" w14:textId="3AE411EA" w:rsidR="000A7B29" w:rsidRPr="002200F5" w:rsidRDefault="006965F8"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CHAPTER ONE</w:t>
      </w:r>
    </w:p>
    <w:p w14:paraId="04666CE6" w14:textId="631B2695" w:rsidR="00293709" w:rsidRPr="002200F5" w:rsidRDefault="006965F8" w:rsidP="002200F5">
      <w:pPr>
        <w:pStyle w:val="Heading2"/>
        <w:spacing w:line="480" w:lineRule="auto"/>
        <w:rPr>
          <w:rFonts w:ascii="Times New Roman" w:hAnsi="Times New Roman" w:cs="Times New Roman"/>
          <w:sz w:val="24"/>
          <w:szCs w:val="24"/>
        </w:rPr>
      </w:pPr>
      <w:r w:rsidRPr="002200F5">
        <w:rPr>
          <w:rFonts w:ascii="Times New Roman" w:hAnsi="Times New Roman" w:cs="Times New Roman"/>
          <w:sz w:val="24"/>
          <w:szCs w:val="24"/>
        </w:rPr>
        <w:t xml:space="preserve">INTRODUCTION </w:t>
      </w:r>
    </w:p>
    <w:p w14:paraId="27A69C15" w14:textId="7B21C0B2" w:rsidR="00293709" w:rsidRPr="002200F5" w:rsidRDefault="00293709" w:rsidP="002200F5">
      <w:pPr>
        <w:pStyle w:val="Heading3"/>
        <w:numPr>
          <w:ilvl w:val="1"/>
          <w:numId w:val="1"/>
        </w:numPr>
        <w:spacing w:line="480" w:lineRule="auto"/>
        <w:rPr>
          <w:rFonts w:ascii="Times New Roman" w:hAnsi="Times New Roman" w:cs="Times New Roman"/>
        </w:rPr>
      </w:pPr>
      <w:r w:rsidRPr="002200F5">
        <w:rPr>
          <w:rFonts w:ascii="Times New Roman" w:hAnsi="Times New Roman" w:cs="Times New Roman"/>
        </w:rPr>
        <w:t>Background of study</w:t>
      </w:r>
    </w:p>
    <w:p w14:paraId="21398A23" w14:textId="6B9360F6" w:rsidR="00610E4D" w:rsidRPr="002200F5" w:rsidRDefault="00431EDF"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 xml:space="preserve">Present era has seen rapid advancements in industry and technology but with a disastrous environmental impact. Unscrupulous waste disposal by factories, especially release of toxic organic dyes into the water bodies produce life-threatening </w:t>
      </w:r>
      <w:r w:rsidR="002626AC" w:rsidRPr="002200F5">
        <w:rPr>
          <w:rFonts w:ascii="Times New Roman" w:hAnsi="Times New Roman" w:cs="Times New Roman"/>
          <w:sz w:val="24"/>
          <w:szCs w:val="24"/>
        </w:rPr>
        <w:t>effects</w:t>
      </w:r>
      <w:r w:rsidRPr="002200F5">
        <w:rPr>
          <w:rFonts w:ascii="Times New Roman" w:hAnsi="Times New Roman" w:cs="Times New Roman"/>
          <w:sz w:val="24"/>
          <w:szCs w:val="24"/>
        </w:rPr>
        <w:t xml:space="preserve">, the long-term </w:t>
      </w:r>
      <w:r w:rsidR="002626AC" w:rsidRPr="002200F5">
        <w:rPr>
          <w:rFonts w:ascii="Times New Roman" w:hAnsi="Times New Roman" w:cs="Times New Roman"/>
          <w:sz w:val="24"/>
          <w:szCs w:val="24"/>
        </w:rPr>
        <w:t>effects</w:t>
      </w:r>
      <w:r w:rsidRPr="002200F5">
        <w:rPr>
          <w:rFonts w:ascii="Times New Roman" w:hAnsi="Times New Roman" w:cs="Times New Roman"/>
          <w:sz w:val="24"/>
          <w:szCs w:val="24"/>
        </w:rPr>
        <w:t xml:space="preserve"> are still to be known. Wide investigations are going onto </w:t>
      </w:r>
      <w:r w:rsidR="002626AC" w:rsidRPr="002200F5">
        <w:rPr>
          <w:rFonts w:ascii="Times New Roman" w:hAnsi="Times New Roman" w:cs="Times New Roman"/>
          <w:sz w:val="24"/>
          <w:szCs w:val="24"/>
        </w:rPr>
        <w:t>find</w:t>
      </w:r>
      <w:r w:rsidRPr="002200F5">
        <w:rPr>
          <w:rFonts w:ascii="Times New Roman" w:hAnsi="Times New Roman" w:cs="Times New Roman"/>
          <w:sz w:val="24"/>
          <w:szCs w:val="24"/>
        </w:rPr>
        <w:t xml:space="preserve"> a solution to this problem through environment-friendly methods</w:t>
      </w:r>
      <w:r w:rsidR="00CE2C1E" w:rsidRPr="002200F5">
        <w:rPr>
          <w:rFonts w:ascii="Times New Roman" w:hAnsi="Times New Roman" w:cs="Times New Roman"/>
          <w:sz w:val="24"/>
          <w:szCs w:val="24"/>
        </w:rPr>
        <w:fldChar w:fldCharType="begin"/>
      </w:r>
      <w:r w:rsidR="002626AC" w:rsidRPr="002200F5">
        <w:rPr>
          <w:rFonts w:ascii="Times New Roman" w:hAnsi="Times New Roman" w:cs="Times New Roman"/>
          <w:sz w:val="24"/>
          <w:szCs w:val="24"/>
        </w:rPr>
        <w:instrText xml:space="preserve"> ADDIN ZOTERO_ITEM CSL_CITATION {"citationID":"8zjCS2Ko","properties":{"formattedCitation":"(Jack et al., 2015; Xu et al., 2012, p. 2012; Zhong et al., 2006)","plainCitation":"(Jack et al., 2015; Xu et al., 2012, p. 2012; Zhong et al., 2006)","noteIndex":0},"citationItems":[{"id":378,"uris":["http://zotero.org/users/13196811/items/24PXD9UE"],"itemData":{"id":378,"type":"article-journal","container-title":"Environmental Science and Pollution Research","DOI":"10.1007/s11356-015-4346-5","ISSN":"0944-1344, 1614-7499","issue":"10","journalAbbreviation":"Environ Sci Pollut Res","language":"en","page":"7439-7449","source":"DOI.org (Crossref)","title":"A review of iron species for visible-light photocatalytic water purification","volume":"22","author":[{"family":"Jack","given":"Russell S."},{"family":"Ayoko","given":"Godwin A."},{"family":"Adebajo","given":"Moses O."},{"family":"Frost","given":"Ray L."}],"issued":{"date-parts":[["2015",5]]}}},{"id":379,"uris":["http://zotero.org/users/13196811/items/CDYV3DKC"],"itemData":{"id":379,"type":"article-journal","container-title":"Science of The Total Environment","DOI":"10.1016/j.scitotenv.2012.02.023","ISSN":"00489697","journalAbbreviation":"Science of The Total Environment","language":"en","license":"https://www.elsevier.com/tdm/userlicense/1.0/","page":"1-10","source":"DOI.org (Crossref)","title":"Use of iron oxide nanomaterials in wastewater treatment: A review","title-short":"Use of iron oxide nanomaterials in wastewater treatment","volume":"424","author":[{"family":"Xu","given":"Piao"},{"family":"Zeng","given":"Guang Ming"},{"family":"Huang","given":"Dan Lian"},{"family":"Feng","given":"Chong Ling"},{"family":"Hu","given":"Shuang"},{"family":"Zhao","given":"Mei Hua"},{"family":"Lai","given":"Cui"},{"family":"Wei","given":"Zhen"},{"family":"Huang","given":"Chao"},{"family":"Xie","given":"Geng Xin"},{"family":"Liu","given":"Zhi Feng"}],"issued":{"date-parts":[["2012",5]]}},"locator":"2012"},{"id":381,"uris":["http://zotero.org/users/13196811/items/F7Z95NJI"],"itemData":{"id":381,"type":"article-journal","container-title":"Advanced Materials","DOI":"10.1002/adma.200600504","ISSN":"0935-9648, 1521-4095","issue":"18","journalAbbreviation":"Advanced Materials","language":"en","license":"http://onlinelibrary.wiley.com/termsAndConditions#vor","page":"2426-2431","source":"DOI.org (Crossref)","title":"Self‐Assembled 3D Flowerlike Iron Oxide Nanostructures and Their Application in Water Treatment","volume":"18","author":[{"family":"Zhong","given":"L.‐S."},{"family":"Hu","given":"J.‐S."},{"family":"Liang","given":"H.‐P."},{"family":"Cao","given":"A.‐M."},{"family":"Song","given":"W.‐G."},{"family":"Wan","given":"L.‐J."}],"issued":{"date-parts":[["2006",9,18]]}}}],"schema":"https://github.com/citation-style-language/schema/raw/master/csl-citation.json"} </w:instrText>
      </w:r>
      <w:r w:rsidR="00CE2C1E" w:rsidRPr="002200F5">
        <w:rPr>
          <w:rFonts w:ascii="Times New Roman" w:hAnsi="Times New Roman" w:cs="Times New Roman"/>
          <w:sz w:val="24"/>
          <w:szCs w:val="24"/>
        </w:rPr>
        <w:fldChar w:fldCharType="separate"/>
      </w:r>
      <w:r w:rsidR="002626AC" w:rsidRPr="002200F5">
        <w:rPr>
          <w:rFonts w:ascii="Times New Roman" w:hAnsi="Times New Roman" w:cs="Times New Roman"/>
          <w:sz w:val="24"/>
          <w:szCs w:val="24"/>
        </w:rPr>
        <w:t>(Jack et al., 2015; Xu et al., 2012, p. 2012; Zhong et al., 2006)</w:t>
      </w:r>
      <w:r w:rsidR="00CE2C1E" w:rsidRPr="002200F5">
        <w:rPr>
          <w:rFonts w:ascii="Times New Roman" w:hAnsi="Times New Roman" w:cs="Times New Roman"/>
          <w:sz w:val="24"/>
          <w:szCs w:val="24"/>
        </w:rPr>
        <w:fldChar w:fldCharType="end"/>
      </w:r>
      <w:r w:rsidR="00610E4D" w:rsidRPr="002200F5">
        <w:rPr>
          <w:rFonts w:ascii="Times New Roman" w:hAnsi="Times New Roman" w:cs="Times New Roman"/>
          <w:sz w:val="24"/>
          <w:szCs w:val="24"/>
        </w:rPr>
        <w:t xml:space="preserve"> </w:t>
      </w:r>
      <w:r w:rsidR="00610E4D" w:rsidRPr="002200F5">
        <w:rPr>
          <w:rFonts w:ascii="Times New Roman" w:hAnsi="Times New Roman" w:cs="Times New Roman"/>
          <w:sz w:val="24"/>
          <w:szCs w:val="24"/>
        </w:rPr>
        <w:t xml:space="preserve">using environmentally benign materials like TiO2, ZnO, iron oxide, </w:t>
      </w:r>
      <w:proofErr w:type="spellStart"/>
      <w:r w:rsidR="00610E4D" w:rsidRPr="002200F5">
        <w:rPr>
          <w:rFonts w:ascii="Times New Roman" w:hAnsi="Times New Roman" w:cs="Times New Roman"/>
          <w:sz w:val="24"/>
          <w:szCs w:val="24"/>
        </w:rPr>
        <w:t>etc</w:t>
      </w:r>
      <w:proofErr w:type="spellEnd"/>
      <w:r w:rsidR="009209A5" w:rsidRPr="002200F5">
        <w:rPr>
          <w:rFonts w:ascii="Times New Roman" w:hAnsi="Times New Roman" w:cs="Times New Roman"/>
          <w:sz w:val="24"/>
          <w:szCs w:val="24"/>
        </w:rPr>
        <w:t xml:space="preserve"> </w:t>
      </w:r>
      <w:r w:rsidR="009209A5" w:rsidRPr="002200F5">
        <w:rPr>
          <w:rFonts w:ascii="Times New Roman" w:hAnsi="Times New Roman" w:cs="Times New Roman"/>
          <w:sz w:val="24"/>
          <w:szCs w:val="24"/>
        </w:rPr>
        <w:fldChar w:fldCharType="begin"/>
      </w:r>
      <w:r w:rsidR="009655D4" w:rsidRPr="002200F5">
        <w:rPr>
          <w:rFonts w:ascii="Times New Roman" w:hAnsi="Times New Roman" w:cs="Times New Roman"/>
          <w:sz w:val="24"/>
          <w:szCs w:val="24"/>
        </w:rPr>
        <w:instrText xml:space="preserve"> ADDIN ZOTERO_ITEM CSL_CITATION {"citationID":"xTT121jV","properties":{"formattedCitation":"(Ashraf et al., 2019; Chen et al., 2017)","plainCitation":"(Ashraf et al., 2019; Chen et al., 2017)","noteIndex":0},"citationItems":[{"id":382,"uris":["http://zotero.org/users/13196811/items/5E9WV7KJ"],"itemData":{"id":382,"type":"article-journal","container-title":"Heliyon","DOI":"10.1016/j.heliyon.2019.e01577","ISSN":"24058440","issue":"5","journalAbbreviation":"Heliyon","language":"en","page":"e01577","source":"DOI.org (Crossref)","title":"Titanium-based nanocomposite materials for arsenic removal from water: A review","title-short":"Titanium-based nanocomposite materials for arsenic removal from water","volume":"5","author":[{"family":"Ashraf","given":"Sobia"},{"family":"Siddiqa","given":"Asima"},{"family":"Shahida","given":"Shabnam"},{"family":"Qaisar","given":"Sara"}],"issued":{"date-parts":[["2019",5]]}}},{"id":384,"uris":["http://zotero.org/users/13196811/items/WD9QTZVH"],"itemData":{"id":384,"type":"article-journal","abstract":"Abstract\n            \n              Surface nanopatterning of metals has been an effective technique for improved performance and functionalization. However, it is of great challenge to fabricate nanostructure on carbon steels despite their extensive use and urgent needs to maintain the performance reliability and durability. Here, we report a one-step anodization technique to nanopattern a carbon steel in 50 wt.% NaOH solution for highly effective anti-adhesion by sulphate reducing bacteria (SRB), i.e.,\n              Desulfovibrio desulfuricans subsp. desulfuricans\n              (Beijerinck) Kluyver and van Niel. We characterize the morphology, structure, composition, and surface roughness of the nanostructured film formed on the steel as a function of anodizing potential. We quantify the surface hydrophobicity by contact angle measurements, and the SRB adhesion by fluorescent analysis. The optimal anodization potential of 2.0 V is determined for the best performance of anti-adhesion of SRB to the steel, resulting in a 23.5 times of reduction of SRB adhesion compared to bare steel. We discuss the mechanisms for the film formation on the steel during anodization, and the high-performance anti-adhesion of bacteria to nanopatterned steels. Our technique is simple, cost-effective and environment-friendly, providing a promising alternative for industry-scale surface nanopatterning of carbon steels for effective controlling of bacterial adhesion.","container-title":"Scientific Reports","DOI":"10.1038/s41598-017-05626-0","ISSN":"2045-2322","issue":"1","journalAbbreviation":"Sci Rep","language":"en","page":"5326","source":"DOI.org (Crossref)","title":"Nanopatterning of steel by one-step anodization for anti-adhesion of bacteria","volume":"7","author":[{"family":"Chen","given":"Shiqiang"},{"family":"Li","given":"Yuan"},{"family":"Cheng","given":"Y. Frank"}],"issued":{"date-parts":[["2017",7,13]]}}}],"schema":"https://github.com/citation-style-language/schema/raw/master/csl-citation.json"} </w:instrText>
      </w:r>
      <w:r w:rsidR="009209A5" w:rsidRPr="002200F5">
        <w:rPr>
          <w:rFonts w:ascii="Times New Roman" w:hAnsi="Times New Roman" w:cs="Times New Roman"/>
          <w:sz w:val="24"/>
          <w:szCs w:val="24"/>
        </w:rPr>
        <w:fldChar w:fldCharType="separate"/>
      </w:r>
      <w:r w:rsidR="009655D4" w:rsidRPr="002200F5">
        <w:rPr>
          <w:rFonts w:ascii="Times New Roman" w:hAnsi="Times New Roman" w:cs="Times New Roman"/>
          <w:sz w:val="24"/>
          <w:szCs w:val="24"/>
        </w:rPr>
        <w:t>(Ashraf et al., 2019; Chen et al., 2017)</w:t>
      </w:r>
      <w:r w:rsidR="009209A5" w:rsidRPr="002200F5">
        <w:rPr>
          <w:rFonts w:ascii="Times New Roman" w:hAnsi="Times New Roman" w:cs="Times New Roman"/>
          <w:sz w:val="24"/>
          <w:szCs w:val="24"/>
        </w:rPr>
        <w:fldChar w:fldCharType="end"/>
      </w:r>
      <w:r w:rsidR="00610E4D" w:rsidRPr="002200F5">
        <w:rPr>
          <w:rFonts w:ascii="Times New Roman" w:hAnsi="Times New Roman" w:cs="Times New Roman"/>
          <w:sz w:val="24"/>
          <w:szCs w:val="24"/>
        </w:rPr>
        <w:t xml:space="preserve">. </w:t>
      </w:r>
      <w:r w:rsidR="00C16E7D" w:rsidRPr="002200F5">
        <w:rPr>
          <w:rFonts w:ascii="Times New Roman" w:hAnsi="Times New Roman" w:cs="Times New Roman"/>
          <w:sz w:val="24"/>
          <w:szCs w:val="24"/>
        </w:rPr>
        <w:t xml:space="preserve">there has been </w:t>
      </w:r>
      <w:r w:rsidR="00C16E7D" w:rsidRPr="002200F5">
        <w:rPr>
          <w:rFonts w:ascii="Times New Roman" w:hAnsi="Times New Roman" w:cs="Times New Roman"/>
          <w:sz w:val="24"/>
          <w:szCs w:val="24"/>
        </w:rPr>
        <w:t>significant</w:t>
      </w:r>
      <w:r w:rsidR="00C16E7D" w:rsidRPr="002200F5">
        <w:rPr>
          <w:rFonts w:ascii="Times New Roman" w:hAnsi="Times New Roman" w:cs="Times New Roman"/>
          <w:sz w:val="24"/>
          <w:szCs w:val="24"/>
        </w:rPr>
        <w:t xml:space="preserve"> interest in iron oxide nanostructures due to its nontoxicity, biocompatibility, abundance and the desirable optoelectronic properties </w:t>
      </w:r>
      <w:r w:rsidR="002B22FF" w:rsidRPr="002200F5">
        <w:rPr>
          <w:rFonts w:ascii="Times New Roman" w:hAnsi="Times New Roman" w:cs="Times New Roman"/>
          <w:sz w:val="24"/>
          <w:szCs w:val="24"/>
        </w:rPr>
        <w:fldChar w:fldCharType="begin"/>
      </w:r>
      <w:r w:rsidR="00A23032" w:rsidRPr="002200F5">
        <w:rPr>
          <w:rFonts w:ascii="Times New Roman" w:hAnsi="Times New Roman" w:cs="Times New Roman"/>
          <w:sz w:val="24"/>
          <w:szCs w:val="24"/>
        </w:rPr>
        <w:instrText xml:space="preserve"> ADDIN ZOTERO_ITEM CSL_CITATION {"citationID":"vc7TeahA","properties":{"formattedCitation":"(Li et al., 2016; Zhang et al., 2012)","plainCitation":"(Li et al., 2016; Zhang et al., 2012)","noteIndex":0},"citationItems":[{"id":386,"uris":["http://zotero.org/users/13196811/items/VAK48YI2"],"itemData":{"id":386,"type":"article-journal","container-title":"International Journal of Hydrogen Energy","DOI":"10.1016/j.ijhydene.2016.01.027","ISSN":"03603199","issue":"7","journalAbbreviation":"International Journal of Hydrogen Energy","language":"en","page":"4096-4105","source":"DOI.org (Crossref)","title":"Photoelectrochemical splitting of natural seawater with α-Fe 2 O 3 /WO 3 nanorod arrays","volume":"41","author":[{"family":"Li","given":"Yuangang"},{"family":"Feng","given":"Juan"},{"family":"Li","given":"Huajing"},{"family":"Wei","given":"Xiaoliang"},{"family":"Wang","given":"Rongrong"},{"family":"Zhou","given":"Anning"}],"issued":{"date-parts":[["2016",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2B22FF" w:rsidRPr="002200F5">
        <w:rPr>
          <w:rFonts w:ascii="Times New Roman" w:hAnsi="Times New Roman" w:cs="Times New Roman"/>
          <w:sz w:val="24"/>
          <w:szCs w:val="24"/>
        </w:rPr>
        <w:fldChar w:fldCharType="separate"/>
      </w:r>
      <w:r w:rsidR="00A23032" w:rsidRPr="002200F5">
        <w:rPr>
          <w:rFonts w:ascii="Times New Roman" w:hAnsi="Times New Roman" w:cs="Times New Roman"/>
          <w:sz w:val="24"/>
          <w:szCs w:val="24"/>
        </w:rPr>
        <w:t>(Li et al., 2016; Zhang et al., 2012)</w:t>
      </w:r>
      <w:r w:rsidR="002B22FF" w:rsidRPr="002200F5">
        <w:rPr>
          <w:rFonts w:ascii="Times New Roman" w:hAnsi="Times New Roman" w:cs="Times New Roman"/>
          <w:sz w:val="24"/>
          <w:szCs w:val="24"/>
        </w:rPr>
        <w:fldChar w:fldCharType="end"/>
      </w:r>
      <w:r w:rsidR="00A23032" w:rsidRPr="002200F5">
        <w:rPr>
          <w:rFonts w:ascii="Times New Roman" w:hAnsi="Times New Roman" w:cs="Times New Roman"/>
          <w:sz w:val="24"/>
          <w:szCs w:val="24"/>
        </w:rPr>
        <w:t>.</w:t>
      </w:r>
      <w:r w:rsidR="00C16E7D" w:rsidRPr="002200F5">
        <w:rPr>
          <w:rFonts w:ascii="Times New Roman" w:hAnsi="Times New Roman" w:cs="Times New Roman"/>
          <w:sz w:val="24"/>
          <w:szCs w:val="24"/>
        </w:rPr>
        <w:t xml:space="preserve"> suitable for applications in biosensing and photocatalysis </w:t>
      </w:r>
      <w:r w:rsidR="00A015EA" w:rsidRPr="002200F5">
        <w:rPr>
          <w:rFonts w:ascii="Times New Roman" w:hAnsi="Times New Roman" w:cs="Times New Roman"/>
          <w:sz w:val="24"/>
          <w:szCs w:val="24"/>
        </w:rPr>
        <w:fldChar w:fldCharType="begin"/>
      </w:r>
      <w:r w:rsidR="00A015EA" w:rsidRPr="002200F5">
        <w:rPr>
          <w:rFonts w:ascii="Times New Roman" w:hAnsi="Times New Roman" w:cs="Times New Roman"/>
          <w:sz w:val="24"/>
          <w:szCs w:val="24"/>
        </w:rPr>
        <w:instrText xml:space="preserve"> ADDIN ZOTERO_ITEM CSL_CITATION {"citationID":"Vd8cqf7H","properties":{"formattedCitation":"(Kumar et al., 2019; Manna et al., 2018; Stephen Inbaraj et al., 2012)","plainCitation":"(Kumar et al., 2019; Manna et al., 2018; Stephen Inbaraj et al., 2012)","noteIndex":0},"citationItems":[{"id":388,"uris":["http://zotero.org/users/13196811/items/885PF4GW"],"itemData":{"id":388,"type":"article-journal","container-title":"Journal of Taibah University for Science","DOI":"10.1080/16583655.2019.1565437","ISSN":"1658-3655","issue":"1","journalAbbreviation":"Journal of Taibah University for Science","language":"en","page":"280-285","source":"DOI.org (Crossref)","title":"Synthesis of ultra small iron oxide and doped iron oxide nanostructures and their antimicrobial activities","volume":"13","author":[{"family":"Kumar","given":"Manish"},{"family":"Sharma","given":"Anjna"},{"family":"Maurya","given":"Indresh Kumar"},{"family":"Thakur","given":"Alpana"},{"family":"Kumar","given":"Sunil"}],"issued":{"date-parts":[["2019",12,11]]}}},{"id":392,"uris":["http://zotero.org/users/13196811/items/97P3LA56"],"itemData":{"id":392,"type":"article-journal","container-title":"Langmuir","DOI":"10.1021/acs.langmuir.7b02822","ISSN":"0743-7463, 1520-5827","issue":"8","journalAbbreviation":"Langmuir","language":"en","page":"2748-2757","source":"DOI.org (Crossref)","title":"Simple, Hackable, Size-Selective, Amine-Functionalized Fe-Oxide Nanoparticles for Biomedical Applications","volume":"34","author":[{"family":"Manna","given":"Palash Kumar"},{"family":"Nickel","given":"Rachel"},{"family":"Wroczynskyj","given":"Yaroslav"},{"family":"Yathindranath","given":"Vinith"},{"family":"Li","given":"Jie"},{"family":"Liu","given":"Song"},{"family":"Thliveris","given":"James A."},{"family":"Klonisch","given":"Thomas"},{"family":"Miller","given":"Donald W."},{"family":"Van Lierop","given":"Johan"}],"issued":{"date-parts":[["2018",2,27]]}}},{"id":390,"uris":["http://zotero.org/users/13196811/items/VN2GZPRH"],"itemData":{"id":390,"type":"article-journal","container-title":"Science and Technology of Advanced Materials","DOI":"10.1088/1468-6996/13/1/015002","ISSN":"1468-6996, 1878-5514","issue":"1","journalAbbreviation":"Science and Technology of Advanced Materials","language":"en","page":"015002","source":"DOI.org (Crossref)","title":"Synthesis, characterization and antibacterial activity of superparamagnetic nanoparticles modified with glycol chitosan","volume":"13","author":[{"family":"Stephen Inbaraj","given":"Baskaran"},{"family":"Tsai","given":"Tsung-Yu"},{"family":"Chen","given":"Bing-Huei"}],"issued":{"date-parts":[["2012",2]]}}}],"schema":"https://github.com/citation-style-language/schema/raw/master/csl-citation.json"} </w:instrText>
      </w:r>
      <w:r w:rsidR="00A015EA" w:rsidRPr="002200F5">
        <w:rPr>
          <w:rFonts w:ascii="Times New Roman" w:hAnsi="Times New Roman" w:cs="Times New Roman"/>
          <w:sz w:val="24"/>
          <w:szCs w:val="24"/>
        </w:rPr>
        <w:fldChar w:fldCharType="separate"/>
      </w:r>
      <w:r w:rsidR="00A015EA" w:rsidRPr="002200F5">
        <w:rPr>
          <w:rFonts w:ascii="Times New Roman" w:hAnsi="Times New Roman" w:cs="Times New Roman"/>
          <w:sz w:val="24"/>
          <w:szCs w:val="24"/>
        </w:rPr>
        <w:t>(Kumar et al., 2019; Manna et al., 2018; Stephen Inbaraj et al., 2012)</w:t>
      </w:r>
      <w:r w:rsidR="00A015EA" w:rsidRPr="002200F5">
        <w:rPr>
          <w:rFonts w:ascii="Times New Roman" w:hAnsi="Times New Roman" w:cs="Times New Roman"/>
          <w:sz w:val="24"/>
          <w:szCs w:val="24"/>
        </w:rPr>
        <w:fldChar w:fldCharType="end"/>
      </w:r>
      <w:r w:rsidR="00C16E7D" w:rsidRPr="002200F5">
        <w:rPr>
          <w:rFonts w:ascii="Times New Roman" w:hAnsi="Times New Roman" w:cs="Times New Roman"/>
          <w:sz w:val="24"/>
          <w:szCs w:val="24"/>
        </w:rPr>
        <w:t xml:space="preserve">. Iron oxide usually exists in 16 </w:t>
      </w:r>
      <w:r w:rsidR="00C16E7D" w:rsidRPr="002200F5">
        <w:rPr>
          <w:rFonts w:ascii="Times New Roman" w:hAnsi="Times New Roman" w:cs="Times New Roman"/>
          <w:sz w:val="24"/>
          <w:szCs w:val="24"/>
        </w:rPr>
        <w:t>different</w:t>
      </w:r>
      <w:r w:rsidR="00C16E7D" w:rsidRPr="002200F5">
        <w:rPr>
          <w:rFonts w:ascii="Times New Roman" w:hAnsi="Times New Roman" w:cs="Times New Roman"/>
          <w:sz w:val="24"/>
          <w:szCs w:val="24"/>
        </w:rPr>
        <w:t xml:space="preserve"> phases. Of these, the prominent phases are hematite (α-Fe2O3), magnetite (Fe3O4), maghemite (γ-Fe2O3) and </w:t>
      </w:r>
      <w:r w:rsidR="00B07423" w:rsidRPr="002200F5">
        <w:rPr>
          <w:rFonts w:ascii="Times New Roman" w:hAnsi="Times New Roman" w:cs="Times New Roman"/>
          <w:sz w:val="24"/>
          <w:szCs w:val="24"/>
        </w:rPr>
        <w:t>wurtzite</w:t>
      </w:r>
      <w:r w:rsidR="00C16E7D" w:rsidRPr="002200F5">
        <w:rPr>
          <w:rFonts w:ascii="Times New Roman" w:hAnsi="Times New Roman" w:cs="Times New Roman"/>
          <w:sz w:val="24"/>
          <w:szCs w:val="24"/>
        </w:rPr>
        <w:t xml:space="preserve"> (FeO). Hematite, the most stable phase of iron oxide is widely used in gas sensing, photovoltaic and photocatalytic applications </w:t>
      </w:r>
      <w:r w:rsidR="00C6497D" w:rsidRPr="002200F5">
        <w:rPr>
          <w:rFonts w:ascii="Times New Roman" w:hAnsi="Times New Roman" w:cs="Times New Roman"/>
          <w:sz w:val="24"/>
          <w:szCs w:val="24"/>
        </w:rPr>
        <w:fldChar w:fldCharType="begin"/>
      </w:r>
      <w:r w:rsidR="00C6497D" w:rsidRPr="002200F5">
        <w:rPr>
          <w:rFonts w:ascii="Times New Roman" w:hAnsi="Times New Roman" w:cs="Times New Roman"/>
          <w:sz w:val="24"/>
          <w:szCs w:val="24"/>
        </w:rPr>
        <w:instrText xml:space="preserve"> ADDIN ZOTERO_ITEM CSL_CITATION {"citationID":"jK6kELCJ","properties":{"formattedCitation":"(Belle et al., 2011; Zhang et al., 2012)","plainCitation":"(Belle et al., 2011; Zhang et al., 2012)","noteIndex":0},"citationItems":[{"id":394,"uris":["http://zotero.org/users/13196811/items/94S2AXQC"],"itemData":{"id":394,"type":"article-journal","container-title":"Sensors and Actuators B: Chemical","DOI":"10.1016/j.snb.2011.09.008","ISSN":"09254005","issue":"1","journalAbbreviation":"Sensors and Actuators B: Chemical","language":"en","page":"942-950","source":"DOI.org (Crossref)","title":"Size dependent gas sensing properties of spinel iron oxide nanoparticles","volume":"160","author":[{"family":"Belle","given":"Clemens J."},{"family":"Bonamin","given":"Alberto"},{"family":"Simon","given":"Ulrich"},{"family":"Santoyo-Salazar","given":"Jaime"},{"family":"Pauly","given":"Matthias"},{"family":"Bégin-Colin","given":"Sylvie"},{"family":"Pourroy","given":"Geneviève"}],"issued":{"date-parts":[["2011",1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C6497D" w:rsidRPr="002200F5">
        <w:rPr>
          <w:rFonts w:ascii="Times New Roman" w:hAnsi="Times New Roman" w:cs="Times New Roman"/>
          <w:sz w:val="24"/>
          <w:szCs w:val="24"/>
        </w:rPr>
        <w:fldChar w:fldCharType="separate"/>
      </w:r>
      <w:r w:rsidR="00C6497D" w:rsidRPr="002200F5">
        <w:rPr>
          <w:rFonts w:ascii="Times New Roman" w:hAnsi="Times New Roman" w:cs="Times New Roman"/>
          <w:sz w:val="24"/>
          <w:szCs w:val="24"/>
        </w:rPr>
        <w:t>(Belle et al., 2011; Zhang et al., 2012)</w:t>
      </w:r>
      <w:r w:rsidR="00C6497D" w:rsidRPr="002200F5">
        <w:rPr>
          <w:rFonts w:ascii="Times New Roman" w:hAnsi="Times New Roman" w:cs="Times New Roman"/>
          <w:sz w:val="24"/>
          <w:szCs w:val="24"/>
        </w:rPr>
        <w:fldChar w:fldCharType="end"/>
      </w:r>
      <w:r w:rsidR="00C16E7D" w:rsidRPr="002200F5">
        <w:rPr>
          <w:rFonts w:ascii="Times New Roman" w:hAnsi="Times New Roman" w:cs="Times New Roman"/>
          <w:sz w:val="24"/>
          <w:szCs w:val="24"/>
        </w:rPr>
        <w:t>.</w:t>
      </w:r>
    </w:p>
    <w:p w14:paraId="03B87E2D" w14:textId="3F7287DE" w:rsidR="00097469" w:rsidRPr="002200F5" w:rsidRDefault="00B07423"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Nanoscience is a branch of science that comprises the study of properties of matter at the nanoscale, and particularly focuses on the unique, size-dependent properties of solid-state material</w:t>
      </w:r>
      <w:r w:rsidR="00DA2972" w:rsidRPr="002200F5">
        <w:rPr>
          <w:rFonts w:ascii="Times New Roman" w:hAnsi="Times New Roman" w:cs="Times New Roman"/>
          <w:sz w:val="24"/>
          <w:szCs w:val="24"/>
        </w:rPr>
        <w:t xml:space="preserve"> </w:t>
      </w:r>
      <w:r w:rsidR="00DA2972" w:rsidRPr="002200F5">
        <w:rPr>
          <w:rFonts w:ascii="Times New Roman" w:hAnsi="Times New Roman" w:cs="Times New Roman"/>
          <w:sz w:val="24"/>
          <w:szCs w:val="24"/>
        </w:rPr>
        <w:fldChar w:fldCharType="begin"/>
      </w:r>
      <w:r w:rsidR="00DA2972" w:rsidRPr="002200F5">
        <w:rPr>
          <w:rFonts w:ascii="Times New Roman" w:hAnsi="Times New Roman" w:cs="Times New Roman"/>
          <w:sz w:val="24"/>
          <w:szCs w:val="24"/>
        </w:rPr>
        <w:instrText xml:space="preserve"> ADDIN ZOTERO_ITEM CSL_CITATION {"citationID":"aqHON0OP","properties":{"formattedCitation":"(Mulvaney, 2015)","plainCitation":"(Mulvaney, 2015)","noteIndex":0},"citationItems":[{"id":395,"uris":["http://zotero.org/users/13196811/items/MB4ZFBS5"],"itemData":{"id":395,"type":"article-journal","container-title":"ACS Nano","DOI":"10.1021/acsnano.5b01418","ISSN":"1936-0851, 1936-086X","issue":"3","journalAbbreviation":"ACS Nano","language":"en","page":"2215-2217","source":"DOI.org (Crossref)","title":"Nanoscience &lt;i&gt;vs&lt;/i&gt; Nanotechnology—Defining the Field","volume":"9","author":[{"family":"Mulvaney","given":"Paul"}],"issued":{"date-parts":[["2015",3,24]]}}}],"schema":"https://github.com/citation-style-language/schema/raw/master/csl-citation.json"} </w:instrText>
      </w:r>
      <w:r w:rsidR="00DA2972" w:rsidRPr="002200F5">
        <w:rPr>
          <w:rFonts w:ascii="Times New Roman" w:hAnsi="Times New Roman" w:cs="Times New Roman"/>
          <w:sz w:val="24"/>
          <w:szCs w:val="24"/>
        </w:rPr>
        <w:fldChar w:fldCharType="separate"/>
      </w:r>
      <w:r w:rsidR="00DA2972" w:rsidRPr="002200F5">
        <w:rPr>
          <w:rFonts w:ascii="Times New Roman" w:hAnsi="Times New Roman" w:cs="Times New Roman"/>
          <w:sz w:val="24"/>
          <w:szCs w:val="24"/>
        </w:rPr>
        <w:t>(Mulvaney, 2015)</w:t>
      </w:r>
      <w:r w:rsidR="00DA2972" w:rsidRPr="002200F5">
        <w:rPr>
          <w:rFonts w:ascii="Times New Roman" w:hAnsi="Times New Roman" w:cs="Times New Roman"/>
          <w:sz w:val="24"/>
          <w:szCs w:val="24"/>
        </w:rPr>
        <w:fldChar w:fldCharType="end"/>
      </w:r>
      <w:r w:rsidRPr="002200F5">
        <w:rPr>
          <w:rFonts w:ascii="Times New Roman" w:hAnsi="Times New Roman" w:cs="Times New Roman"/>
          <w:sz w:val="24"/>
          <w:szCs w:val="24"/>
        </w:rPr>
        <w:t>.</w:t>
      </w:r>
      <w:r w:rsidR="004D5908" w:rsidRPr="002200F5">
        <w:rPr>
          <w:rFonts w:ascii="Times New Roman" w:hAnsi="Times New Roman" w:cs="Times New Roman"/>
          <w:sz w:val="24"/>
          <w:szCs w:val="24"/>
        </w:rPr>
        <w:t xml:space="preserve"> </w:t>
      </w:r>
      <w:proofErr w:type="spellStart"/>
      <w:r w:rsidR="004D5908" w:rsidRPr="002200F5">
        <w:rPr>
          <w:rFonts w:ascii="Times New Roman" w:hAnsi="Times New Roman" w:cs="Times New Roman"/>
          <w:sz w:val="24"/>
          <w:szCs w:val="24"/>
        </w:rPr>
        <w:t>nother</w:t>
      </w:r>
      <w:proofErr w:type="spellEnd"/>
      <w:r w:rsidR="004D5908" w:rsidRPr="002200F5">
        <w:rPr>
          <w:rFonts w:ascii="Times New Roman" w:hAnsi="Times New Roman" w:cs="Times New Roman"/>
          <w:sz w:val="24"/>
          <w:szCs w:val="24"/>
        </w:rPr>
        <w:t xml:space="preserve"> proposed definition is that nanomaterials exhibit a specific surface area to volume ratio greater or equal to 60 m2 /cm3</w:t>
      </w:r>
      <w:r w:rsidR="00D238B3" w:rsidRPr="002200F5">
        <w:rPr>
          <w:rFonts w:ascii="Times New Roman" w:hAnsi="Times New Roman" w:cs="Times New Roman"/>
          <w:sz w:val="24"/>
          <w:szCs w:val="24"/>
        </w:rPr>
        <w:t xml:space="preserve"> </w:t>
      </w:r>
      <w:r w:rsidR="00D238B3" w:rsidRPr="002200F5">
        <w:rPr>
          <w:rFonts w:ascii="Times New Roman" w:hAnsi="Times New Roman" w:cs="Times New Roman"/>
          <w:sz w:val="24"/>
          <w:szCs w:val="24"/>
        </w:rPr>
        <w:fldChar w:fldCharType="begin"/>
      </w:r>
      <w:r w:rsidR="00D238B3" w:rsidRPr="002200F5">
        <w:rPr>
          <w:rFonts w:ascii="Times New Roman" w:hAnsi="Times New Roman" w:cs="Times New Roman"/>
          <w:sz w:val="24"/>
          <w:szCs w:val="24"/>
        </w:rPr>
        <w:instrText xml:space="preserve"> ADDIN ZOTERO_ITEM CSL_CITATION {"citationID":"fdVziSOY","properties":{"formattedCitation":"(Kreyling et al., 2010)","plainCitation":"(Kreyling et al., 2010)","noteIndex":0},"citationItems":[{"id":400,"uris":["http://zotero.org/users/13196811/items/JDJU6C8N"],"itemData":{"id":400,"type":"article-journal","container-title":"Nano Today","DOI":"10.1016/j.nantod.2010.03.004","ISSN":"17480132","issue":"3","journalAbbreviation":"Nano Today","language":"en","license":"https://www.elsevier.com/tdm/userlicense/1.0/","page":"165-168","source":"DOI.org (Crossref)","title":"A complementary definition of nanomaterial","volume":"5","author":[{"family":"Kreyling","given":"Wolfgang G."},{"family":"Semmler-Behnke","given":"Manuela"},{"family":"Chaudhry","given":"Qasim"}],"issued":{"date-parts":[["2010",6]]}}}],"schema":"https://github.com/citation-style-language/schema/raw/master/csl-citation.json"} </w:instrText>
      </w:r>
      <w:r w:rsidR="00D238B3" w:rsidRPr="002200F5">
        <w:rPr>
          <w:rFonts w:ascii="Times New Roman" w:hAnsi="Times New Roman" w:cs="Times New Roman"/>
          <w:sz w:val="24"/>
          <w:szCs w:val="24"/>
        </w:rPr>
        <w:fldChar w:fldCharType="separate"/>
      </w:r>
      <w:r w:rsidR="00D238B3" w:rsidRPr="002200F5">
        <w:rPr>
          <w:rFonts w:ascii="Times New Roman" w:hAnsi="Times New Roman" w:cs="Times New Roman"/>
          <w:sz w:val="24"/>
          <w:szCs w:val="24"/>
        </w:rPr>
        <w:t>(Kreyling et al., 2010)</w:t>
      </w:r>
      <w:r w:rsidR="00D238B3" w:rsidRPr="002200F5">
        <w:rPr>
          <w:rFonts w:ascii="Times New Roman" w:hAnsi="Times New Roman" w:cs="Times New Roman"/>
          <w:sz w:val="24"/>
          <w:szCs w:val="24"/>
        </w:rPr>
        <w:fldChar w:fldCharType="end"/>
      </w:r>
      <w:r w:rsidR="004D5908" w:rsidRPr="002200F5">
        <w:rPr>
          <w:rFonts w:ascii="Times New Roman" w:hAnsi="Times New Roman" w:cs="Times New Roman"/>
          <w:sz w:val="24"/>
          <w:szCs w:val="24"/>
        </w:rPr>
        <w:t xml:space="preserve">.  </w:t>
      </w:r>
      <w:r w:rsidRPr="002200F5">
        <w:rPr>
          <w:rFonts w:ascii="Times New Roman" w:hAnsi="Times New Roman" w:cs="Times New Roman"/>
          <w:sz w:val="24"/>
          <w:szCs w:val="24"/>
        </w:rPr>
        <w:t xml:space="preserve"> </w:t>
      </w:r>
      <w:r w:rsidR="00097469" w:rsidRPr="002200F5">
        <w:rPr>
          <w:rFonts w:ascii="Times New Roman" w:hAnsi="Times New Roman" w:cs="Times New Roman"/>
          <w:sz w:val="24"/>
          <w:szCs w:val="24"/>
        </w:rPr>
        <w:t xml:space="preserve">Nanometer-sized particles (1–100 nm) have attracted considerable interest for a wide variety of applications, ranging from electronics via ceramics to catalysts due to their unique or improved properties, </w:t>
      </w:r>
      <w:r w:rsidR="00097469" w:rsidRPr="002200F5">
        <w:rPr>
          <w:rFonts w:ascii="Times New Roman" w:hAnsi="Times New Roman" w:cs="Times New Roman"/>
          <w:sz w:val="24"/>
          <w:szCs w:val="24"/>
        </w:rPr>
        <w:lastRenderedPageBreak/>
        <w:t>which are primarily determined by size, composition, and structure</w:t>
      </w:r>
      <w:r w:rsidR="009C6746" w:rsidRPr="002200F5">
        <w:rPr>
          <w:rFonts w:ascii="Times New Roman" w:hAnsi="Times New Roman" w:cs="Times New Roman"/>
          <w:sz w:val="24"/>
          <w:szCs w:val="24"/>
        </w:rPr>
        <w:fldChar w:fldCharType="begin"/>
      </w:r>
      <w:r w:rsidR="009C6746" w:rsidRPr="002200F5">
        <w:rPr>
          <w:rFonts w:ascii="Times New Roman" w:hAnsi="Times New Roman" w:cs="Times New Roman"/>
          <w:sz w:val="24"/>
          <w:szCs w:val="24"/>
        </w:rPr>
        <w:instrText xml:space="preserve"> ADDIN ZOTERO_ITEM CSL_CITATION {"citationID":"TuL3mEcr","properties":{"formattedCitation":"(Xia et al., 2001)","plainCitation":"(Xia et al., 2001)","noteIndex":0},"citationItems":[{"id":374,"uris":["http://zotero.org/users/13196811/items/37YEGDZ6"],"itemData":{"id":374,"type":"article-journal","container-title":"Advanced Materials","DOI":"10.1002/1521-4095(200110)13:20&lt;1579::AID-ADMA1579&gt;3.0.CO;2-G","ISSN":"09359648, 15214095","issue":"20","journalAbbreviation":"Adv. Mater.","license":"http://doi.wiley.com/10.1002/tdm_license_1","page":"1579","source":"DOI.org (Crossref)","title":"Novel Route to Nanoparticle Synthesis by Salt-Assisted Aerosol Decomposition","volume":"13","author":[{"family":"Xia","given":"B."},{"family":"Lenggoro","given":"I. W."},{"family":"Okuyama","given":"K."}],"issued":{"date-parts":[["2001",10]]}}}],"schema":"https://github.com/citation-style-language/schema/raw/master/csl-citation.json"} </w:instrText>
      </w:r>
      <w:r w:rsidR="009C6746" w:rsidRPr="002200F5">
        <w:rPr>
          <w:rFonts w:ascii="Times New Roman" w:hAnsi="Times New Roman" w:cs="Times New Roman"/>
          <w:sz w:val="24"/>
          <w:szCs w:val="24"/>
        </w:rPr>
        <w:fldChar w:fldCharType="separate"/>
      </w:r>
      <w:r w:rsidR="009C6746" w:rsidRPr="002200F5">
        <w:rPr>
          <w:rFonts w:ascii="Times New Roman" w:hAnsi="Times New Roman" w:cs="Times New Roman"/>
          <w:sz w:val="24"/>
          <w:szCs w:val="24"/>
        </w:rPr>
        <w:t>(Xia et al., 2001)</w:t>
      </w:r>
      <w:r w:rsidR="009C6746" w:rsidRPr="002200F5">
        <w:rPr>
          <w:rFonts w:ascii="Times New Roman" w:hAnsi="Times New Roman" w:cs="Times New Roman"/>
          <w:sz w:val="24"/>
          <w:szCs w:val="24"/>
        </w:rPr>
        <w:fldChar w:fldCharType="end"/>
      </w:r>
      <w:r w:rsidR="00097469" w:rsidRPr="002200F5">
        <w:rPr>
          <w:rFonts w:ascii="Times New Roman" w:hAnsi="Times New Roman" w:cs="Times New Roman"/>
          <w:sz w:val="24"/>
          <w:szCs w:val="24"/>
        </w:rPr>
        <w:t>.</w:t>
      </w:r>
      <w:r w:rsidR="007E7A20" w:rsidRPr="002200F5">
        <w:rPr>
          <w:rFonts w:ascii="Times New Roman" w:hAnsi="Times New Roman" w:cs="Times New Roman"/>
          <w:sz w:val="24"/>
          <w:szCs w:val="24"/>
        </w:rPr>
        <w:t xml:space="preserve"> </w:t>
      </w:r>
      <w:r w:rsidR="007E7A20" w:rsidRPr="002200F5">
        <w:rPr>
          <w:rFonts w:ascii="Times New Roman" w:hAnsi="Times New Roman" w:cs="Times New Roman"/>
          <w:sz w:val="24"/>
          <w:szCs w:val="24"/>
        </w:rPr>
        <w:t xml:space="preserve">With reduction in size, a greater function of the atoms is at the surface, and promote different interaction with its environment, as compared to the bulk </w:t>
      </w:r>
      <w:proofErr w:type="gramStart"/>
      <w:r w:rsidR="007E7A20" w:rsidRPr="002200F5">
        <w:rPr>
          <w:rFonts w:ascii="Times New Roman" w:hAnsi="Times New Roman" w:cs="Times New Roman"/>
          <w:sz w:val="24"/>
          <w:szCs w:val="24"/>
        </w:rPr>
        <w:t>material</w:t>
      </w:r>
      <w:r w:rsidR="00941AFB" w:rsidRPr="002200F5">
        <w:rPr>
          <w:rFonts w:ascii="Times New Roman" w:hAnsi="Times New Roman" w:cs="Times New Roman"/>
          <w:sz w:val="24"/>
          <w:szCs w:val="24"/>
        </w:rPr>
        <w:t>(</w:t>
      </w:r>
      <w:proofErr w:type="gramEnd"/>
      <w:r w:rsidR="00941AFB" w:rsidRPr="002200F5">
        <w:rPr>
          <w:rFonts w:ascii="Times New Roman" w:hAnsi="Times New Roman" w:cs="Times New Roman"/>
          <w:sz w:val="24"/>
          <w:szCs w:val="24"/>
        </w:rPr>
        <w:t>Shrestha et al., 2020)</w:t>
      </w:r>
      <w:r w:rsidR="007E7A20" w:rsidRPr="002200F5">
        <w:rPr>
          <w:rFonts w:ascii="Times New Roman" w:hAnsi="Times New Roman" w:cs="Times New Roman"/>
          <w:sz w:val="24"/>
          <w:szCs w:val="24"/>
        </w:rPr>
        <w:t>.</w:t>
      </w:r>
      <w:r w:rsidR="00801318" w:rsidRPr="002200F5">
        <w:rPr>
          <w:rFonts w:ascii="Times New Roman" w:hAnsi="Times New Roman" w:cs="Times New Roman"/>
          <w:sz w:val="24"/>
          <w:szCs w:val="24"/>
        </w:rPr>
        <w:t xml:space="preserve"> </w:t>
      </w:r>
      <w:r w:rsidR="00801318" w:rsidRPr="002200F5">
        <w:rPr>
          <w:rFonts w:ascii="Times New Roman" w:hAnsi="Times New Roman" w:cs="Times New Roman"/>
          <w:sz w:val="24"/>
          <w:szCs w:val="24"/>
        </w:rPr>
        <w:t>the small size also leads to high surface energy, and NPs tend to aggregate, thereby lowering the surface energy. In all applications, the uncontrolled aggregation of NPs can have negative effects and needs to be avoided</w:t>
      </w:r>
      <w:r w:rsidR="00801318" w:rsidRPr="002200F5">
        <w:rPr>
          <w:rFonts w:ascii="Times New Roman" w:hAnsi="Times New Roman" w:cs="Times New Roman"/>
          <w:sz w:val="24"/>
          <w:szCs w:val="24"/>
        </w:rPr>
        <w:t xml:space="preserve"> </w:t>
      </w:r>
      <w:r w:rsidR="00801318" w:rsidRPr="002200F5">
        <w:rPr>
          <w:rFonts w:ascii="Times New Roman" w:hAnsi="Times New Roman" w:cs="Times New Roman"/>
          <w:sz w:val="24"/>
          <w:szCs w:val="24"/>
        </w:rPr>
        <w:fldChar w:fldCharType="begin"/>
      </w:r>
      <w:r w:rsidR="00801318" w:rsidRPr="002200F5">
        <w:rPr>
          <w:rFonts w:ascii="Times New Roman" w:hAnsi="Times New Roman" w:cs="Times New Roman"/>
          <w:sz w:val="24"/>
          <w:szCs w:val="24"/>
        </w:rPr>
        <w:instrText xml:space="preserve"> ADDIN ZOTERO_ITEM CSL_CITATION {"citationID":"g3uu1f9f","properties":{"formattedCitation":"(Shrestha et al., 2020)","plainCitation":"(Shrestha et al., 2020)","noteIndex":0},"citationItems":[{"id":399,"uris":["http://zotero.org/users/13196811/items/HGN7MFFC"],"itemData":{"id":399,"type":"article-journal","container-title":"Advances in Colloid and Interface Science","DOI":"10.1016/j.cis.2020.102162","ISSN":"00018686","journalAbbreviation":"Advances in Colloid and Interface Science","language":"en","page":"102162","source":"DOI.org (Crossref)","title":"Nanoparticle processing: Understanding and controlling aggregation","title-short":"Nanoparticle processing","volume":"279","author":[{"family":"Shrestha","given":"Sweta"},{"family":"Wang","given":"Bo"},{"family":"Dutta","given":"Prabir"}],"issued":{"date-parts":[["2020",5]]}}}],"schema":"https://github.com/citation-style-language/schema/raw/master/csl-citation.json"} </w:instrText>
      </w:r>
      <w:r w:rsidR="00801318" w:rsidRPr="002200F5">
        <w:rPr>
          <w:rFonts w:ascii="Times New Roman" w:hAnsi="Times New Roman" w:cs="Times New Roman"/>
          <w:sz w:val="24"/>
          <w:szCs w:val="24"/>
        </w:rPr>
        <w:fldChar w:fldCharType="separate"/>
      </w:r>
      <w:r w:rsidR="00801318" w:rsidRPr="002200F5">
        <w:rPr>
          <w:rFonts w:ascii="Times New Roman" w:hAnsi="Times New Roman" w:cs="Times New Roman"/>
          <w:sz w:val="24"/>
          <w:szCs w:val="24"/>
        </w:rPr>
        <w:t>(Shrestha et al., 2020)</w:t>
      </w:r>
      <w:r w:rsidR="00801318" w:rsidRPr="002200F5">
        <w:rPr>
          <w:rFonts w:ascii="Times New Roman" w:hAnsi="Times New Roman" w:cs="Times New Roman"/>
          <w:sz w:val="24"/>
          <w:szCs w:val="24"/>
        </w:rPr>
        <w:fldChar w:fldCharType="end"/>
      </w:r>
      <w:r w:rsidR="00801318" w:rsidRPr="002200F5">
        <w:rPr>
          <w:rFonts w:ascii="Times New Roman" w:hAnsi="Times New Roman" w:cs="Times New Roman"/>
          <w:sz w:val="24"/>
          <w:szCs w:val="24"/>
        </w:rPr>
        <w:t>.</w:t>
      </w:r>
    </w:p>
    <w:p w14:paraId="70FB10F0" w14:textId="77777777" w:rsidR="009832E4" w:rsidRPr="002200F5" w:rsidRDefault="009832E4" w:rsidP="002200F5">
      <w:pPr>
        <w:keepNext/>
        <w:spacing w:line="480" w:lineRule="auto"/>
        <w:jc w:val="center"/>
        <w:rPr>
          <w:rFonts w:ascii="Times New Roman" w:hAnsi="Times New Roman" w:cs="Times New Roman"/>
          <w:sz w:val="24"/>
          <w:szCs w:val="24"/>
        </w:rPr>
      </w:pPr>
      <w:r w:rsidRPr="002200F5">
        <w:rPr>
          <w:rFonts w:ascii="Times New Roman" w:hAnsi="Times New Roman" w:cs="Times New Roman"/>
          <w:sz w:val="24"/>
          <w:szCs w:val="24"/>
        </w:rPr>
        <w:drawing>
          <wp:inline distT="0" distB="0" distL="0" distR="0" wp14:anchorId="15008A26" wp14:editId="760093F1">
            <wp:extent cx="3336966" cy="1923034"/>
            <wp:effectExtent l="0" t="0" r="0" b="1270"/>
            <wp:docPr id="335963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963347" name=""/>
                    <pic:cNvPicPr/>
                  </pic:nvPicPr>
                  <pic:blipFill>
                    <a:blip r:embed="rId5"/>
                    <a:stretch>
                      <a:fillRect/>
                    </a:stretch>
                  </pic:blipFill>
                  <pic:spPr>
                    <a:xfrm>
                      <a:off x="0" y="0"/>
                      <a:ext cx="3347393" cy="1929043"/>
                    </a:xfrm>
                    <a:prstGeom prst="rect">
                      <a:avLst/>
                    </a:prstGeom>
                  </pic:spPr>
                </pic:pic>
              </a:graphicData>
            </a:graphic>
          </wp:inline>
        </w:drawing>
      </w:r>
    </w:p>
    <w:p w14:paraId="1D1F070F" w14:textId="5F22DFBB" w:rsidR="009832E4" w:rsidRPr="002200F5" w:rsidRDefault="009832E4" w:rsidP="002200F5">
      <w:pPr>
        <w:pStyle w:val="Caption"/>
        <w:spacing w:line="480" w:lineRule="auto"/>
        <w:rPr>
          <w:rFonts w:ascii="Times New Roman" w:hAnsi="Times New Roman" w:cs="Times New Roman"/>
          <w:i w:val="0"/>
          <w:iCs w:val="0"/>
          <w:sz w:val="24"/>
          <w:szCs w:val="24"/>
        </w:rPr>
      </w:pPr>
      <w:r w:rsidRPr="002200F5">
        <w:rPr>
          <w:rFonts w:ascii="Times New Roman" w:hAnsi="Times New Roman" w:cs="Times New Roman"/>
          <w:i w:val="0"/>
          <w:iCs w:val="0"/>
          <w:sz w:val="24"/>
          <w:szCs w:val="24"/>
        </w:rPr>
        <w:t xml:space="preserve">Figure </w:t>
      </w:r>
      <w:r w:rsidRPr="002200F5">
        <w:rPr>
          <w:rFonts w:ascii="Times New Roman" w:hAnsi="Times New Roman" w:cs="Times New Roman"/>
          <w:i w:val="0"/>
          <w:iCs w:val="0"/>
          <w:sz w:val="24"/>
          <w:szCs w:val="24"/>
        </w:rPr>
        <w:fldChar w:fldCharType="begin"/>
      </w:r>
      <w:r w:rsidRPr="002200F5">
        <w:rPr>
          <w:rFonts w:ascii="Times New Roman" w:hAnsi="Times New Roman" w:cs="Times New Roman"/>
          <w:i w:val="0"/>
          <w:iCs w:val="0"/>
          <w:sz w:val="24"/>
          <w:szCs w:val="24"/>
        </w:rPr>
        <w:instrText xml:space="preserve"> SEQ Figure \* ARABIC </w:instrText>
      </w:r>
      <w:r w:rsidRPr="002200F5">
        <w:rPr>
          <w:rFonts w:ascii="Times New Roman" w:hAnsi="Times New Roman" w:cs="Times New Roman"/>
          <w:i w:val="0"/>
          <w:iCs w:val="0"/>
          <w:sz w:val="24"/>
          <w:szCs w:val="24"/>
        </w:rPr>
        <w:fldChar w:fldCharType="separate"/>
      </w:r>
      <w:r w:rsidRPr="002200F5">
        <w:rPr>
          <w:rFonts w:ascii="Times New Roman" w:hAnsi="Times New Roman" w:cs="Times New Roman"/>
          <w:i w:val="0"/>
          <w:iCs w:val="0"/>
          <w:noProof/>
          <w:sz w:val="24"/>
          <w:szCs w:val="24"/>
        </w:rPr>
        <w:t>1</w:t>
      </w:r>
      <w:r w:rsidRPr="002200F5">
        <w:rPr>
          <w:rFonts w:ascii="Times New Roman" w:hAnsi="Times New Roman" w:cs="Times New Roman"/>
          <w:i w:val="0"/>
          <w:iCs w:val="0"/>
          <w:sz w:val="24"/>
          <w:szCs w:val="24"/>
        </w:rPr>
        <w:fldChar w:fldCharType="end"/>
      </w:r>
      <w:r w:rsidRPr="002200F5">
        <w:rPr>
          <w:rFonts w:ascii="Times New Roman" w:hAnsi="Times New Roman" w:cs="Times New Roman"/>
          <w:i w:val="0"/>
          <w:iCs w:val="0"/>
          <w:sz w:val="24"/>
          <w:szCs w:val="24"/>
        </w:rPr>
        <w:t>: Nanomaterials classification based on dimensionality</w:t>
      </w:r>
      <w:r w:rsidR="00D21058" w:rsidRPr="002200F5">
        <w:rPr>
          <w:rFonts w:ascii="Times New Roman" w:hAnsi="Times New Roman" w:cs="Times New Roman"/>
          <w:i w:val="0"/>
          <w:iCs w:val="0"/>
          <w:sz w:val="24"/>
          <w:szCs w:val="24"/>
        </w:rPr>
        <w:t xml:space="preserve"> </w:t>
      </w:r>
      <w:r w:rsidR="00D21058" w:rsidRPr="002200F5">
        <w:rPr>
          <w:rFonts w:ascii="Times New Roman" w:hAnsi="Times New Roman" w:cs="Times New Roman"/>
          <w:i w:val="0"/>
          <w:iCs w:val="0"/>
          <w:sz w:val="24"/>
          <w:szCs w:val="24"/>
        </w:rPr>
        <w:fldChar w:fldCharType="begin"/>
      </w:r>
      <w:r w:rsidR="00D21058" w:rsidRPr="002200F5">
        <w:rPr>
          <w:rFonts w:ascii="Times New Roman" w:hAnsi="Times New Roman" w:cs="Times New Roman"/>
          <w:i w:val="0"/>
          <w:iCs w:val="0"/>
          <w:sz w:val="24"/>
          <w:szCs w:val="24"/>
        </w:rPr>
        <w:instrText xml:space="preserve"> ADDIN ZOTERO_ITEM CSL_CITATION {"citationID":"Pwrd21Zu","properties":{"formattedCitation":"(Joudeh &amp; Linke, 2022)","plainCitation":"(Joudeh &amp; Linke, 2022)","noteIndex":0},"citationItems":[{"id":397,"uris":["http://zotero.org/users/13196811/items/NERKIQMA"],"itemData":{"id":397,"type":"article-journal","abstract":"Abstract\n            Interest in nanomaterials and especially nanoparticles has exploded in the past decades primarily due to their novel or enhanced physical and chemical properties compared to bulk material. These extraordinary properties have created a multitude of innovative applications in the fields of medicine and pharma, electronics, agriculture, chemical catalysis, food industry, and many others. More recently, nanoparticles are also being synthesized ‘biologically’ through the use of plant- or microorganism-mediated processes, as an environmentally friendly alternative to the expensive, energy-intensive, and potentially toxic physical and chemical synthesis methods. This transdisciplinary approach to nanoparticle synthesis requires that biologists and biotechnologists understand and learn to use the complex methodology needed to properly characterize these processes. This review targets a bio-oriented audience and summarizes the physico–chemical properties of nanoparticles, and methods used for their characterization. It highlights why nanomaterials are different compared to micro- or bulk materials. We try to provide a comprehensive overview of the different classes of nanoparticles and their novel or enhanced physicochemical properties including mechanical, thermal, magnetic, electronic, optical, and catalytic properties. A comprehensive list of the common methods and techniques used for the characterization and analysis of these properties is presented together with a large list of examples for biogenic nanoparticles that have been previously synthesized and characterized, including their application in the fields of medicine, electronics, agriculture, and food production. We hope that this makes the many different methods more accessible to the readers, and to help with identifying the proper methodology for any given nanoscience problem.","container-title":"Journal of Nanobiotechnology","DOI":"10.1186/s12951-022-01477-8","ISSN":"1477-3155","issue":"1","journalAbbreviation":"J Nanobiotechnol","language":"en","page":"262","source":"DOI.org (Crossref)","title":"Nanoparticle classification, physicochemical properties, characterization, and applications: a comprehensive review for biologists","title-short":"Nanoparticle classification, physicochemical properties, characterization, and applications","volume":"20","author":[{"family":"Joudeh","given":"Nadeem"},{"family":"Linke","given":"Dirk"}],"issued":{"date-parts":[["2022",6,7]]}}}],"schema":"https://github.com/citation-style-language/schema/raw/master/csl-citation.json"} </w:instrText>
      </w:r>
      <w:r w:rsidR="00D21058" w:rsidRPr="002200F5">
        <w:rPr>
          <w:rFonts w:ascii="Times New Roman" w:hAnsi="Times New Roman" w:cs="Times New Roman"/>
          <w:i w:val="0"/>
          <w:iCs w:val="0"/>
          <w:sz w:val="24"/>
          <w:szCs w:val="24"/>
        </w:rPr>
        <w:fldChar w:fldCharType="separate"/>
      </w:r>
      <w:r w:rsidR="00D21058" w:rsidRPr="002200F5">
        <w:rPr>
          <w:rFonts w:ascii="Times New Roman" w:hAnsi="Times New Roman" w:cs="Times New Roman"/>
          <w:i w:val="0"/>
          <w:iCs w:val="0"/>
          <w:sz w:val="24"/>
          <w:szCs w:val="24"/>
        </w:rPr>
        <w:t>(Joudeh &amp; Linke, 2022)</w:t>
      </w:r>
      <w:r w:rsidR="00D21058" w:rsidRPr="002200F5">
        <w:rPr>
          <w:rFonts w:ascii="Times New Roman" w:hAnsi="Times New Roman" w:cs="Times New Roman"/>
          <w:i w:val="0"/>
          <w:iCs w:val="0"/>
          <w:sz w:val="24"/>
          <w:szCs w:val="24"/>
        </w:rPr>
        <w:fldChar w:fldCharType="end"/>
      </w:r>
    </w:p>
    <w:p w14:paraId="266A7D00" w14:textId="77777777" w:rsidR="00B65304" w:rsidRPr="002200F5" w:rsidRDefault="00B65304" w:rsidP="002200F5">
      <w:pPr>
        <w:spacing w:line="480" w:lineRule="auto"/>
        <w:rPr>
          <w:rFonts w:ascii="Times New Roman" w:hAnsi="Times New Roman" w:cs="Times New Roman"/>
          <w:sz w:val="24"/>
          <w:szCs w:val="24"/>
        </w:rPr>
      </w:pPr>
    </w:p>
    <w:p w14:paraId="5A6F3ED3" w14:textId="52AD02D3" w:rsidR="00B65304" w:rsidRPr="00B65304" w:rsidRDefault="00B65304" w:rsidP="002200F5">
      <w:pPr>
        <w:spacing w:line="480" w:lineRule="auto"/>
        <w:rPr>
          <w:rFonts w:ascii="Times New Roman" w:hAnsi="Times New Roman" w:cs="Times New Roman"/>
          <w:sz w:val="24"/>
          <w:szCs w:val="24"/>
        </w:rPr>
      </w:pPr>
      <w:r w:rsidRPr="00B65304">
        <w:rPr>
          <w:rFonts w:ascii="Times New Roman" w:hAnsi="Times New Roman" w:cs="Times New Roman"/>
          <w:sz w:val="24"/>
          <w:szCs w:val="24"/>
        </w:rPr>
        <w:t xml:space="preserve">NPs as synthesized, tend to be very reactive since their surfaces possess a high density of dangling bonds, and defects. Due to the small grain sizes, the surface energy is high, and processes to reduce the surface energy through assembling of NPs can become dominant </w:t>
      </w:r>
      <w:r w:rsidRPr="00B65304">
        <w:rPr>
          <w:rFonts w:ascii="Times New Roman" w:hAnsi="Times New Roman" w:cs="Times New Roman"/>
          <w:sz w:val="24"/>
          <w:szCs w:val="24"/>
        </w:rPr>
        <w:fldChar w:fldCharType="begin"/>
      </w:r>
      <w:r w:rsidRPr="00B65304">
        <w:rPr>
          <w:rFonts w:ascii="Times New Roman" w:hAnsi="Times New Roman" w:cs="Times New Roman"/>
          <w:sz w:val="24"/>
          <w:szCs w:val="24"/>
        </w:rPr>
        <w:instrText xml:space="preserve"> ADDIN ZOTERO_ITEM CSL_CITATION {"citationID":"T9ZuscZR","properties":{"formattedCitation":"(Kamiya et al., 2008)","plainCitation":"(Kamiya et al., 2008)","noteIndex":0},"citationItems":[{"id":401,"uris":["http://zotero.org/users/13196811/items/HTMUBNTP"],"itemData":{"id":401,"type":"chapter","container-title":"Nanoparticle Technology Handbook","ISBN":"978-0-444-53122-3","language":"en","license":"https://www.elsevier.com/tdm/userlicense/1.0/","note":"DOI: 10.1016/B978-044453122-3.50006-4","page":"113-176","publisher":"Elsevier","source":"DOI.org (Crossref)","title":"CHARACTERISTICS AND BEHAVIOR OF NANOPARTICLES AND ITS DISPERSION SYSTEMS","URL":"https://linkinghub.elsevier.com/retrieve/pii/B9780444531223500064","author":[{"family":"Kamiya","given":"Hidehiro"},{"family":"Gotoh","given":"Kuniaki"},{"family":"Shimada","given":"Manabu"},{"family":"Uchikoshi","given":"Tetsuo"},{"family":"Otani","given":"Yoshio"},{"family":"Fuji","given":"Masayoshi"},{"family":"Matsusaka","given":"Shuji"},{"family":"Matsuyama","given":"Tatsushi"},{"family":"Tatami","given":"Junichi"},{"family":"Higashitani","given":"Ko"},{"family":"Kurihara","given":"Kazue"},{"family":"Ishida","given":"Naoyuki"},{"family":"Suzuki","given":"Michitaka"},{"family":"Abe","given":"Hiroya"},{"family":"Otsubo","given":"Yasufumi"},{"family":"Miyahara","given":"Minoru"}],"accessed":{"date-parts":[["2024",4,10]]},"issued":{"date-parts":[["2008"]]}}}],"schema":"https://github.com/citation-style-language/schema/raw/master/csl-citation.json"} </w:instrText>
      </w:r>
      <w:r w:rsidRPr="00B65304">
        <w:rPr>
          <w:rFonts w:ascii="Times New Roman" w:hAnsi="Times New Roman" w:cs="Times New Roman"/>
          <w:sz w:val="24"/>
          <w:szCs w:val="24"/>
        </w:rPr>
        <w:fldChar w:fldCharType="separate"/>
      </w:r>
      <w:r w:rsidRPr="00B65304">
        <w:rPr>
          <w:rFonts w:ascii="Times New Roman" w:hAnsi="Times New Roman" w:cs="Times New Roman"/>
          <w:sz w:val="24"/>
          <w:szCs w:val="24"/>
        </w:rPr>
        <w:t>(Kamiya et al., 2008)</w:t>
      </w:r>
      <w:r w:rsidRPr="00B65304">
        <w:rPr>
          <w:rFonts w:ascii="Times New Roman" w:hAnsi="Times New Roman" w:cs="Times New Roman"/>
          <w:sz w:val="24"/>
          <w:szCs w:val="24"/>
        </w:rPr>
        <w:fldChar w:fldCharType="end"/>
      </w:r>
      <w:r w:rsidRPr="002200F5">
        <w:rPr>
          <w:rFonts w:ascii="Times New Roman" w:hAnsi="Times New Roman" w:cs="Times New Roman"/>
          <w:sz w:val="24"/>
          <w:szCs w:val="24"/>
        </w:rPr>
        <w:t>.</w:t>
      </w:r>
    </w:p>
    <w:p w14:paraId="05B71862" w14:textId="77777777" w:rsidR="009832E4" w:rsidRPr="002200F5" w:rsidRDefault="009832E4" w:rsidP="002200F5">
      <w:pPr>
        <w:spacing w:line="480" w:lineRule="auto"/>
        <w:rPr>
          <w:rFonts w:ascii="Times New Roman" w:hAnsi="Times New Roman" w:cs="Times New Roman"/>
          <w:sz w:val="24"/>
          <w:szCs w:val="24"/>
        </w:rPr>
      </w:pPr>
    </w:p>
    <w:p w14:paraId="39310E7A" w14:textId="0DD4EAC3" w:rsidR="008503D9" w:rsidRPr="002200F5" w:rsidRDefault="002200F5" w:rsidP="002200F5">
      <w:pPr>
        <w:pStyle w:val="Heading3"/>
        <w:numPr>
          <w:ilvl w:val="1"/>
          <w:numId w:val="1"/>
        </w:numPr>
        <w:spacing w:line="480" w:lineRule="auto"/>
        <w:rPr>
          <w:rFonts w:ascii="Times New Roman" w:hAnsi="Times New Roman" w:cs="Times New Roman"/>
        </w:rPr>
      </w:pPr>
      <w:r w:rsidRPr="002200F5">
        <w:rPr>
          <w:rFonts w:ascii="Times New Roman" w:hAnsi="Times New Roman" w:cs="Times New Roman"/>
        </w:rPr>
        <w:lastRenderedPageBreak/>
        <w:t>AIM OF STUDY</w:t>
      </w:r>
    </w:p>
    <w:p w14:paraId="5A753958" w14:textId="5C05C4A0" w:rsidR="00BB77C1" w:rsidRPr="002200F5" w:rsidRDefault="00976648" w:rsidP="002200F5">
      <w:pPr>
        <w:pStyle w:val="Heading4"/>
        <w:spacing w:line="480" w:lineRule="auto"/>
        <w:rPr>
          <w:rFonts w:ascii="Times New Roman" w:hAnsi="Times New Roman" w:cs="Times New Roman"/>
          <w:i w:val="0"/>
          <w:iCs w:val="0"/>
          <w:sz w:val="24"/>
          <w:szCs w:val="24"/>
        </w:rPr>
      </w:pPr>
      <w:r w:rsidRPr="002200F5">
        <w:rPr>
          <w:rFonts w:ascii="Times New Roman" w:hAnsi="Times New Roman" w:cs="Times New Roman"/>
          <w:i w:val="0"/>
          <w:iCs w:val="0"/>
          <w:sz w:val="24"/>
          <w:szCs w:val="24"/>
        </w:rPr>
        <w:t>1.2.1</w:t>
      </w:r>
      <w:r w:rsidRPr="002200F5">
        <w:rPr>
          <w:rFonts w:ascii="Times New Roman" w:hAnsi="Times New Roman" w:cs="Times New Roman"/>
          <w:i w:val="0"/>
          <w:iCs w:val="0"/>
          <w:sz w:val="24"/>
          <w:szCs w:val="24"/>
        </w:rPr>
        <w:tab/>
        <w:t>AIM OF STUDY</w:t>
      </w:r>
    </w:p>
    <w:p w14:paraId="43AD9C2F" w14:textId="2A6ECA3E" w:rsidR="00BB77C1" w:rsidRPr="002200F5" w:rsidRDefault="00BB77C1"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The aim of this study is to explore the efficiency of Zn-doped iron oxide nanoparticles in removing methylene blue from aqueous solutions</w:t>
      </w:r>
      <w:r w:rsidR="003427A3" w:rsidRPr="002200F5">
        <w:rPr>
          <w:rFonts w:ascii="Times New Roman" w:hAnsi="Times New Roman" w:cs="Times New Roman"/>
          <w:sz w:val="24"/>
          <w:szCs w:val="24"/>
        </w:rPr>
        <w:t>.</w:t>
      </w:r>
    </w:p>
    <w:p w14:paraId="717E3926" w14:textId="7928E6B1" w:rsidR="00EC4AC6" w:rsidRPr="002200F5" w:rsidRDefault="00976648" w:rsidP="002200F5">
      <w:pPr>
        <w:pStyle w:val="Heading4"/>
        <w:spacing w:line="480" w:lineRule="auto"/>
        <w:rPr>
          <w:rFonts w:ascii="Times New Roman" w:hAnsi="Times New Roman" w:cs="Times New Roman"/>
          <w:i w:val="0"/>
          <w:iCs w:val="0"/>
          <w:sz w:val="24"/>
          <w:szCs w:val="24"/>
        </w:rPr>
      </w:pPr>
      <w:bookmarkStart w:id="1" w:name="_Hlk163398203"/>
      <w:r w:rsidRPr="002200F5">
        <w:rPr>
          <w:rFonts w:ascii="Times New Roman" w:hAnsi="Times New Roman" w:cs="Times New Roman"/>
          <w:i w:val="0"/>
          <w:iCs w:val="0"/>
          <w:sz w:val="24"/>
          <w:szCs w:val="24"/>
        </w:rPr>
        <w:t>1.2.2</w:t>
      </w:r>
      <w:r w:rsidRPr="002200F5">
        <w:rPr>
          <w:rFonts w:ascii="Times New Roman" w:hAnsi="Times New Roman" w:cs="Times New Roman"/>
          <w:i w:val="0"/>
          <w:iCs w:val="0"/>
          <w:sz w:val="24"/>
          <w:szCs w:val="24"/>
        </w:rPr>
        <w:tab/>
        <w:t xml:space="preserve">SPECIFIC OBJECTIVES OF STUDY </w:t>
      </w:r>
    </w:p>
    <w:bookmarkEnd w:id="1"/>
    <w:p w14:paraId="4A8DD29A" w14:textId="77777777" w:rsidR="00976648" w:rsidRPr="00976648" w:rsidRDefault="00976648" w:rsidP="002200F5">
      <w:pPr>
        <w:spacing w:line="480" w:lineRule="auto"/>
        <w:rPr>
          <w:rFonts w:ascii="Times New Roman" w:hAnsi="Times New Roman" w:cs="Times New Roman"/>
          <w:sz w:val="24"/>
          <w:szCs w:val="24"/>
        </w:rPr>
      </w:pPr>
      <w:r w:rsidRPr="00976648">
        <w:rPr>
          <w:rFonts w:ascii="Times New Roman" w:hAnsi="Times New Roman" w:cs="Times New Roman"/>
          <w:sz w:val="24"/>
          <w:szCs w:val="24"/>
        </w:rPr>
        <w:t>The specific objectives of this study are as follows:</w:t>
      </w:r>
    </w:p>
    <w:p w14:paraId="3DD531CA" w14:textId="5ADC6614" w:rsidR="00976648" w:rsidRPr="00976648" w:rsidRDefault="00976648" w:rsidP="002200F5">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Synthesizing </w:t>
      </w:r>
      <w:bookmarkStart w:id="2" w:name="_Hlk163664805"/>
      <w:r w:rsidR="00FF0BEC">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w:t>
      </w:r>
      <w:bookmarkEnd w:id="2"/>
      <w:r w:rsidRPr="00976648">
        <w:rPr>
          <w:rFonts w:ascii="Times New Roman" w:hAnsi="Times New Roman" w:cs="Times New Roman"/>
          <w:sz w:val="24"/>
          <w:szCs w:val="24"/>
        </w:rPr>
        <w:t>nanoparticles using the co-precipitation method.</w:t>
      </w:r>
    </w:p>
    <w:p w14:paraId="36E3F60A" w14:textId="175445E3" w:rsidR="00976648" w:rsidRPr="00976648" w:rsidRDefault="00976648" w:rsidP="002200F5">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Characterizing the </w:t>
      </w:r>
      <w:r w:rsidR="00FF0BEC" w:rsidRPr="00FF0BEC">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through various techniques including X-ray diffraction (XRD), Ultraviolet Spectroscopy, and Fourier Transform Infrared Spectroscopy (FTIR).</w:t>
      </w:r>
    </w:p>
    <w:p w14:paraId="6262A76F" w14:textId="5F5A9559" w:rsidR="00976648" w:rsidRPr="00976648" w:rsidRDefault="00976648" w:rsidP="002200F5">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Assessing the efficacy of </w:t>
      </w:r>
      <w:r w:rsidR="00FF0BEC" w:rsidRPr="00FF0BEC">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in methylene blue dye removal via adsorption experiments.</w:t>
      </w:r>
    </w:p>
    <w:p w14:paraId="7DBE4A4D" w14:textId="4E9E0A22" w:rsidR="00976648" w:rsidRPr="00976648" w:rsidRDefault="00976648" w:rsidP="002200F5">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Investigating the impact of experimental parameters such as initial methylene blue concentration and contact time on the adsorption capacity of </w:t>
      </w:r>
      <w:r w:rsidR="00FF0BEC" w:rsidRPr="00FF0BEC">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w:t>
      </w:r>
    </w:p>
    <w:p w14:paraId="68200B94" w14:textId="65C3C706" w:rsidR="00010E8D" w:rsidRPr="002200F5" w:rsidRDefault="00010E8D" w:rsidP="002200F5">
      <w:pPr>
        <w:pStyle w:val="Heading3"/>
        <w:numPr>
          <w:ilvl w:val="1"/>
          <w:numId w:val="1"/>
        </w:numPr>
        <w:spacing w:line="480" w:lineRule="auto"/>
        <w:rPr>
          <w:rFonts w:ascii="Times New Roman" w:hAnsi="Times New Roman" w:cs="Times New Roman"/>
        </w:rPr>
      </w:pPr>
      <w:r w:rsidRPr="002200F5">
        <w:rPr>
          <w:rFonts w:ascii="Times New Roman" w:hAnsi="Times New Roman" w:cs="Times New Roman"/>
        </w:rPr>
        <w:t>Justification and significance of the study</w:t>
      </w:r>
    </w:p>
    <w:p w14:paraId="4CC40537" w14:textId="77777777" w:rsidR="00010E8D" w:rsidRPr="002200F5" w:rsidRDefault="00010E8D" w:rsidP="002200F5">
      <w:pPr>
        <w:pStyle w:val="ListParagraph"/>
        <w:spacing w:line="480" w:lineRule="auto"/>
        <w:rPr>
          <w:rFonts w:ascii="Times New Roman" w:hAnsi="Times New Roman" w:cs="Times New Roman"/>
          <w:sz w:val="24"/>
          <w:szCs w:val="24"/>
        </w:rPr>
      </w:pPr>
    </w:p>
    <w:p w14:paraId="306491BC" w14:textId="4698A390" w:rsidR="000A7B29" w:rsidRPr="002200F5" w:rsidRDefault="000A7B29" w:rsidP="002200F5">
      <w:pPr>
        <w:spacing w:line="480" w:lineRule="auto"/>
        <w:rPr>
          <w:rFonts w:ascii="Times New Roman" w:eastAsiaTheme="majorEastAsia" w:hAnsi="Times New Roman" w:cs="Times New Roman"/>
          <w:color w:val="1F3763" w:themeColor="accent1" w:themeShade="7F"/>
          <w:sz w:val="24"/>
          <w:szCs w:val="24"/>
        </w:rPr>
      </w:pPr>
      <w:r w:rsidRPr="002200F5">
        <w:rPr>
          <w:rFonts w:ascii="Times New Roman" w:hAnsi="Times New Roman" w:cs="Times New Roman"/>
          <w:sz w:val="24"/>
          <w:szCs w:val="24"/>
        </w:rPr>
        <w:br w:type="page"/>
      </w:r>
    </w:p>
    <w:p w14:paraId="77F40270" w14:textId="6C455C77" w:rsidR="000A7B29" w:rsidRPr="002200F5" w:rsidRDefault="000A7B29"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Chapter two</w:t>
      </w:r>
    </w:p>
    <w:p w14:paraId="096FB805" w14:textId="77777777" w:rsidR="00D07E1F" w:rsidRPr="002200F5" w:rsidRDefault="00D07E1F" w:rsidP="002200F5">
      <w:pPr>
        <w:pStyle w:val="Heading2"/>
        <w:spacing w:line="480" w:lineRule="auto"/>
        <w:rPr>
          <w:rFonts w:ascii="Times New Roman" w:hAnsi="Times New Roman" w:cs="Times New Roman"/>
          <w:sz w:val="24"/>
          <w:szCs w:val="24"/>
        </w:rPr>
      </w:pPr>
      <w:r w:rsidRPr="002200F5">
        <w:rPr>
          <w:rFonts w:ascii="Times New Roman" w:hAnsi="Times New Roman" w:cs="Times New Roman"/>
          <w:sz w:val="24"/>
          <w:szCs w:val="24"/>
        </w:rPr>
        <w:t>Literature review</w:t>
      </w:r>
    </w:p>
    <w:p w14:paraId="1DF35E67" w14:textId="77777777" w:rsidR="00D07E1F" w:rsidRPr="002200F5" w:rsidRDefault="00D07E1F" w:rsidP="002200F5">
      <w:pPr>
        <w:pStyle w:val="Heading3"/>
        <w:spacing w:line="480" w:lineRule="auto"/>
        <w:rPr>
          <w:rFonts w:ascii="Times New Roman" w:hAnsi="Times New Roman" w:cs="Times New Roman"/>
        </w:rPr>
      </w:pPr>
      <w:r w:rsidRPr="002200F5">
        <w:rPr>
          <w:rFonts w:ascii="Times New Roman" w:hAnsi="Times New Roman" w:cs="Times New Roman"/>
        </w:rPr>
        <w:t>2.1</w:t>
      </w:r>
      <w:r w:rsidRPr="002200F5">
        <w:rPr>
          <w:rFonts w:ascii="Times New Roman" w:hAnsi="Times New Roman" w:cs="Times New Roman"/>
        </w:rPr>
        <w:tab/>
        <w:t>Adsorption</w:t>
      </w:r>
    </w:p>
    <w:p w14:paraId="1C794CF1" w14:textId="77777777" w:rsidR="00D07E1F" w:rsidRPr="002200F5" w:rsidRDefault="00D07E1F" w:rsidP="002200F5">
      <w:pPr>
        <w:pStyle w:val="Heading3"/>
        <w:spacing w:line="480" w:lineRule="auto"/>
        <w:rPr>
          <w:rFonts w:ascii="Times New Roman" w:hAnsi="Times New Roman" w:cs="Times New Roman"/>
        </w:rPr>
      </w:pPr>
      <w:r w:rsidRPr="002200F5">
        <w:rPr>
          <w:rFonts w:ascii="Times New Roman" w:hAnsi="Times New Roman" w:cs="Times New Roman"/>
        </w:rPr>
        <w:t>2.2</w:t>
      </w:r>
      <w:r w:rsidRPr="002200F5">
        <w:rPr>
          <w:rFonts w:ascii="Times New Roman" w:hAnsi="Times New Roman" w:cs="Times New Roman"/>
        </w:rPr>
        <w:tab/>
        <w:t>Factors affecting Adsorption capacity</w:t>
      </w:r>
    </w:p>
    <w:p w14:paraId="748983E0" w14:textId="77777777" w:rsidR="00D07E1F" w:rsidRPr="002200F5" w:rsidRDefault="00D07E1F" w:rsidP="002200F5">
      <w:pPr>
        <w:pStyle w:val="Heading3"/>
        <w:spacing w:line="480" w:lineRule="auto"/>
        <w:rPr>
          <w:rFonts w:ascii="Times New Roman" w:hAnsi="Times New Roman" w:cs="Times New Roman"/>
        </w:rPr>
      </w:pPr>
      <w:r w:rsidRPr="002200F5">
        <w:rPr>
          <w:rFonts w:ascii="Times New Roman" w:hAnsi="Times New Roman" w:cs="Times New Roman"/>
        </w:rPr>
        <w:t xml:space="preserve">2.3 </w:t>
      </w:r>
      <w:r w:rsidRPr="002200F5">
        <w:rPr>
          <w:rFonts w:ascii="Times New Roman" w:hAnsi="Times New Roman" w:cs="Times New Roman"/>
        </w:rPr>
        <w:tab/>
        <w:t>Adsorption Kinetic Model</w:t>
      </w:r>
    </w:p>
    <w:p w14:paraId="5A952FC5" w14:textId="77777777" w:rsidR="00D07E1F" w:rsidRPr="002200F5" w:rsidRDefault="00D07E1F" w:rsidP="002200F5">
      <w:pPr>
        <w:pStyle w:val="Heading3"/>
        <w:spacing w:line="480" w:lineRule="auto"/>
        <w:rPr>
          <w:rFonts w:ascii="Times New Roman" w:hAnsi="Times New Roman" w:cs="Times New Roman"/>
        </w:rPr>
      </w:pPr>
      <w:r w:rsidRPr="002200F5">
        <w:rPr>
          <w:rFonts w:ascii="Times New Roman" w:hAnsi="Times New Roman" w:cs="Times New Roman"/>
        </w:rPr>
        <w:t>2.4</w:t>
      </w:r>
      <w:r w:rsidRPr="002200F5">
        <w:rPr>
          <w:rFonts w:ascii="Times New Roman" w:hAnsi="Times New Roman" w:cs="Times New Roman"/>
        </w:rPr>
        <w:tab/>
        <w:t>Adsorption Isotherm model</w:t>
      </w:r>
    </w:p>
    <w:p w14:paraId="3BF93DE9" w14:textId="538B0F27" w:rsidR="000A7B29" w:rsidRPr="002200F5" w:rsidRDefault="00D07E1F" w:rsidP="002200F5">
      <w:pPr>
        <w:pStyle w:val="Heading3"/>
        <w:spacing w:line="480" w:lineRule="auto"/>
        <w:rPr>
          <w:rFonts w:ascii="Times New Roman" w:hAnsi="Times New Roman" w:cs="Times New Roman"/>
          <w:color w:val="2F5496" w:themeColor="accent1" w:themeShade="BF"/>
        </w:rPr>
      </w:pPr>
      <w:r w:rsidRPr="002200F5">
        <w:rPr>
          <w:rFonts w:ascii="Times New Roman" w:hAnsi="Times New Roman" w:cs="Times New Roman"/>
        </w:rPr>
        <w:t>2.5</w:t>
      </w:r>
      <w:r w:rsidRPr="002200F5">
        <w:rPr>
          <w:rFonts w:ascii="Times New Roman" w:hAnsi="Times New Roman" w:cs="Times New Roman"/>
        </w:rPr>
        <w:tab/>
        <w:t xml:space="preserve">Adsorption thermodynamics </w:t>
      </w:r>
      <w:r w:rsidR="000A7B29" w:rsidRPr="002200F5">
        <w:rPr>
          <w:rFonts w:ascii="Times New Roman" w:hAnsi="Times New Roman" w:cs="Times New Roman"/>
        </w:rPr>
        <w:br w:type="page"/>
      </w:r>
    </w:p>
    <w:p w14:paraId="6981F559" w14:textId="7107C4C2" w:rsidR="000A7B29" w:rsidRPr="002200F5" w:rsidRDefault="000A7B29"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Chapter three</w:t>
      </w:r>
    </w:p>
    <w:p w14:paraId="2C232714" w14:textId="74038548" w:rsidR="003E3914" w:rsidRPr="002200F5" w:rsidRDefault="003E3914" w:rsidP="002200F5">
      <w:pPr>
        <w:pStyle w:val="Heading2"/>
        <w:spacing w:line="480" w:lineRule="auto"/>
        <w:rPr>
          <w:rFonts w:ascii="Times New Roman" w:hAnsi="Times New Roman" w:cs="Times New Roman"/>
          <w:sz w:val="24"/>
          <w:szCs w:val="24"/>
        </w:rPr>
      </w:pPr>
      <w:r w:rsidRPr="002200F5">
        <w:rPr>
          <w:rFonts w:ascii="Times New Roman" w:hAnsi="Times New Roman" w:cs="Times New Roman"/>
          <w:sz w:val="24"/>
          <w:szCs w:val="24"/>
        </w:rPr>
        <w:t>3.1</w:t>
      </w:r>
      <w:r w:rsidRPr="002200F5">
        <w:rPr>
          <w:rFonts w:ascii="Times New Roman" w:hAnsi="Times New Roman" w:cs="Times New Roman"/>
          <w:sz w:val="24"/>
          <w:szCs w:val="24"/>
        </w:rPr>
        <w:tab/>
        <w:t>Re</w:t>
      </w:r>
      <w:r w:rsidR="00C440C6" w:rsidRPr="002200F5">
        <w:rPr>
          <w:rFonts w:ascii="Times New Roman" w:hAnsi="Times New Roman" w:cs="Times New Roman"/>
          <w:sz w:val="24"/>
          <w:szCs w:val="24"/>
        </w:rPr>
        <w:t>a</w:t>
      </w:r>
      <w:r w:rsidRPr="002200F5">
        <w:rPr>
          <w:rFonts w:ascii="Times New Roman" w:hAnsi="Times New Roman" w:cs="Times New Roman"/>
          <w:sz w:val="24"/>
          <w:szCs w:val="24"/>
        </w:rPr>
        <w:t>gent used</w:t>
      </w:r>
    </w:p>
    <w:p w14:paraId="1A975406" w14:textId="77777777" w:rsidR="008C034F" w:rsidRPr="002200F5" w:rsidRDefault="008C034F"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t>1.</w:t>
      </w:r>
      <w:r w:rsidRPr="002200F5">
        <w:rPr>
          <w:rFonts w:ascii="Times New Roman" w:hAnsi="Times New Roman" w:cs="Times New Roman"/>
          <w:sz w:val="24"/>
          <w:szCs w:val="24"/>
        </w:rPr>
        <w:tab/>
        <w:t>Potassium hydroxide (KOH)</w:t>
      </w:r>
    </w:p>
    <w:p w14:paraId="3A7F30EA" w14:textId="77777777" w:rsidR="008C034F" w:rsidRPr="002200F5" w:rsidRDefault="008C034F"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t>2.</w:t>
      </w:r>
      <w:r w:rsidRPr="002200F5">
        <w:rPr>
          <w:rFonts w:ascii="Times New Roman" w:hAnsi="Times New Roman" w:cs="Times New Roman"/>
          <w:sz w:val="24"/>
          <w:szCs w:val="24"/>
        </w:rPr>
        <w:tab/>
        <w:t>Ferric nitrate (</w:t>
      </w:r>
      <w:proofErr w:type="gramStart"/>
      <w:r w:rsidRPr="002200F5">
        <w:rPr>
          <w:rFonts w:ascii="Times New Roman" w:hAnsi="Times New Roman" w:cs="Times New Roman"/>
          <w:sz w:val="24"/>
          <w:szCs w:val="24"/>
        </w:rPr>
        <w:t>Fe(</w:t>
      </w:r>
      <w:proofErr w:type="gramEnd"/>
      <w:r w:rsidRPr="002200F5">
        <w:rPr>
          <w:rFonts w:ascii="Times New Roman" w:hAnsi="Times New Roman" w:cs="Times New Roman"/>
          <w:sz w:val="24"/>
          <w:szCs w:val="24"/>
        </w:rPr>
        <w:t>NO3)₃)</w:t>
      </w:r>
    </w:p>
    <w:p w14:paraId="3C844678" w14:textId="77777777" w:rsidR="008C034F" w:rsidRPr="002200F5" w:rsidRDefault="008C034F"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t>3.</w:t>
      </w:r>
      <w:r w:rsidRPr="002200F5">
        <w:rPr>
          <w:rFonts w:ascii="Times New Roman" w:hAnsi="Times New Roman" w:cs="Times New Roman"/>
          <w:sz w:val="24"/>
          <w:szCs w:val="24"/>
        </w:rPr>
        <w:tab/>
        <w:t>Distilled water</w:t>
      </w:r>
    </w:p>
    <w:p w14:paraId="39902BAE" w14:textId="77777777" w:rsidR="008C034F" w:rsidRPr="002200F5" w:rsidRDefault="008C034F"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t>4.</w:t>
      </w:r>
      <w:r w:rsidRPr="002200F5">
        <w:rPr>
          <w:rFonts w:ascii="Times New Roman" w:hAnsi="Times New Roman" w:cs="Times New Roman"/>
          <w:sz w:val="24"/>
          <w:szCs w:val="24"/>
        </w:rPr>
        <w:tab/>
        <w:t xml:space="preserve">Methylene blue dye </w:t>
      </w:r>
    </w:p>
    <w:p w14:paraId="6AE893FD" w14:textId="77777777" w:rsidR="008C034F" w:rsidRPr="002200F5" w:rsidRDefault="008C034F"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t>5.</w:t>
      </w:r>
      <w:r w:rsidRPr="002200F5">
        <w:rPr>
          <w:rFonts w:ascii="Times New Roman" w:hAnsi="Times New Roman" w:cs="Times New Roman"/>
          <w:sz w:val="24"/>
          <w:szCs w:val="24"/>
        </w:rPr>
        <w:tab/>
        <w:t>Hydrochloric acid (HCl)</w:t>
      </w:r>
    </w:p>
    <w:p w14:paraId="778252AF" w14:textId="77777777" w:rsidR="008C034F" w:rsidRPr="002200F5" w:rsidRDefault="008C034F"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t>6.</w:t>
      </w:r>
      <w:r w:rsidRPr="002200F5">
        <w:rPr>
          <w:rFonts w:ascii="Times New Roman" w:hAnsi="Times New Roman" w:cs="Times New Roman"/>
          <w:sz w:val="24"/>
          <w:szCs w:val="24"/>
        </w:rPr>
        <w:tab/>
        <w:t>Sodium Hydroxide (NaOH)</w:t>
      </w:r>
    </w:p>
    <w:p w14:paraId="2D6519B1" w14:textId="30BD07D2" w:rsidR="008C034F" w:rsidRPr="002200F5" w:rsidRDefault="008C034F"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t>7.</w:t>
      </w:r>
      <w:r w:rsidRPr="002200F5">
        <w:rPr>
          <w:rFonts w:ascii="Times New Roman" w:hAnsi="Times New Roman" w:cs="Times New Roman"/>
          <w:sz w:val="24"/>
          <w:szCs w:val="24"/>
        </w:rPr>
        <w:tab/>
        <w:t>pH buffer</w:t>
      </w:r>
    </w:p>
    <w:p w14:paraId="5C4791B4" w14:textId="77777777" w:rsidR="00C440C6" w:rsidRPr="002200F5" w:rsidRDefault="003E3914" w:rsidP="002200F5">
      <w:pPr>
        <w:pStyle w:val="Heading2"/>
        <w:spacing w:line="480" w:lineRule="auto"/>
        <w:rPr>
          <w:rFonts w:ascii="Times New Roman" w:hAnsi="Times New Roman" w:cs="Times New Roman"/>
          <w:sz w:val="24"/>
          <w:szCs w:val="24"/>
        </w:rPr>
      </w:pPr>
      <w:r w:rsidRPr="002200F5">
        <w:rPr>
          <w:rFonts w:ascii="Times New Roman" w:hAnsi="Times New Roman" w:cs="Times New Roman"/>
          <w:sz w:val="24"/>
          <w:szCs w:val="24"/>
        </w:rPr>
        <w:t>3.2</w:t>
      </w:r>
      <w:r w:rsidRPr="002200F5">
        <w:rPr>
          <w:rFonts w:ascii="Times New Roman" w:hAnsi="Times New Roman" w:cs="Times New Roman"/>
          <w:sz w:val="24"/>
          <w:szCs w:val="24"/>
        </w:rPr>
        <w:tab/>
      </w:r>
      <w:r w:rsidR="00C440C6" w:rsidRPr="002200F5">
        <w:rPr>
          <w:rFonts w:ascii="Times New Roman" w:hAnsi="Times New Roman" w:cs="Times New Roman"/>
          <w:sz w:val="24"/>
          <w:szCs w:val="24"/>
        </w:rPr>
        <w:t>Apparatus and equipment</w:t>
      </w:r>
    </w:p>
    <w:p w14:paraId="09001822"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Magnetic stirrer</w:t>
      </w:r>
    </w:p>
    <w:p w14:paraId="63AA8D44"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Magnetic bar</w:t>
      </w:r>
    </w:p>
    <w:p w14:paraId="20FA5D65"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pH meter</w:t>
      </w:r>
    </w:p>
    <w:p w14:paraId="3FDDB08D"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Thermometer</w:t>
      </w:r>
    </w:p>
    <w:p w14:paraId="36CAE84A"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Electric blender</w:t>
      </w:r>
    </w:p>
    <w:p w14:paraId="213E3B46"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Oven</w:t>
      </w:r>
    </w:p>
    <w:p w14:paraId="6B749E7B"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Furnace</w:t>
      </w:r>
    </w:p>
    <w:p w14:paraId="73F0BB68"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Glass rods</w:t>
      </w:r>
    </w:p>
    <w:p w14:paraId="7552862E"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Crucibles</w:t>
      </w:r>
    </w:p>
    <w:p w14:paraId="79F28739"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Plastic bottles</w:t>
      </w:r>
    </w:p>
    <w:p w14:paraId="683A80ED"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Beakers</w:t>
      </w:r>
    </w:p>
    <w:p w14:paraId="2771019B"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lastRenderedPageBreak/>
        <w:t>Conical flasks</w:t>
      </w:r>
    </w:p>
    <w:p w14:paraId="3557544D"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Volumetric flasks</w:t>
      </w:r>
    </w:p>
    <w:p w14:paraId="7249E244"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 xml:space="preserve">Spatula </w:t>
      </w:r>
    </w:p>
    <w:p w14:paraId="177A31CF"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Dropper</w:t>
      </w:r>
    </w:p>
    <w:p w14:paraId="45D58347"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Paper tape</w:t>
      </w:r>
    </w:p>
    <w:p w14:paraId="2B1A13A9"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Whatman no 42 filter papers</w:t>
      </w:r>
    </w:p>
    <w:p w14:paraId="2270FE35" w14:textId="7777777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Hand gloves</w:t>
      </w:r>
    </w:p>
    <w:p w14:paraId="70B5C980" w14:textId="42B612A7" w:rsidR="008C034F" w:rsidRPr="002200F5" w:rsidRDefault="008C034F" w:rsidP="002200F5">
      <w:pPr>
        <w:pStyle w:val="ListParagraph"/>
        <w:numPr>
          <w:ilvl w:val="0"/>
          <w:numId w:val="2"/>
        </w:numPr>
        <w:spacing w:line="480" w:lineRule="auto"/>
        <w:ind w:left="810" w:hanging="810"/>
        <w:jc w:val="both"/>
        <w:rPr>
          <w:rFonts w:ascii="Times New Roman" w:hAnsi="Times New Roman" w:cs="Times New Roman"/>
          <w:sz w:val="24"/>
          <w:szCs w:val="24"/>
        </w:rPr>
      </w:pPr>
      <w:r w:rsidRPr="002200F5">
        <w:rPr>
          <w:rFonts w:ascii="Times New Roman" w:hAnsi="Times New Roman" w:cs="Times New Roman"/>
          <w:sz w:val="24"/>
          <w:szCs w:val="24"/>
        </w:rPr>
        <w:t>Nose masks</w:t>
      </w:r>
    </w:p>
    <w:p w14:paraId="0799BF87" w14:textId="5721EC0B" w:rsidR="007F6281" w:rsidRPr="002200F5" w:rsidRDefault="00C440C6" w:rsidP="002200F5">
      <w:pPr>
        <w:pStyle w:val="Heading2"/>
        <w:spacing w:line="480" w:lineRule="auto"/>
        <w:rPr>
          <w:rFonts w:ascii="Times New Roman" w:hAnsi="Times New Roman" w:cs="Times New Roman"/>
          <w:sz w:val="24"/>
          <w:szCs w:val="24"/>
        </w:rPr>
      </w:pPr>
      <w:r w:rsidRPr="002200F5">
        <w:rPr>
          <w:rFonts w:ascii="Times New Roman" w:hAnsi="Times New Roman" w:cs="Times New Roman"/>
          <w:sz w:val="24"/>
          <w:szCs w:val="24"/>
        </w:rPr>
        <w:t>3.3</w:t>
      </w:r>
      <w:r w:rsidRPr="002200F5">
        <w:rPr>
          <w:rFonts w:ascii="Times New Roman" w:hAnsi="Times New Roman" w:cs="Times New Roman"/>
          <w:sz w:val="24"/>
          <w:szCs w:val="24"/>
        </w:rPr>
        <w:tab/>
        <w:t xml:space="preserve">Synthesis of </w:t>
      </w:r>
      <w:r w:rsidR="00180BD3" w:rsidRPr="002200F5">
        <w:rPr>
          <w:rFonts w:ascii="Times New Roman" w:hAnsi="Times New Roman" w:cs="Times New Roman"/>
          <w:sz w:val="24"/>
          <w:szCs w:val="24"/>
        </w:rPr>
        <w:t>Zn-doped Fe</w:t>
      </w:r>
      <w:r w:rsidR="00180BD3" w:rsidRPr="002200F5">
        <w:rPr>
          <w:rFonts w:ascii="Times New Roman" w:hAnsi="Times New Roman" w:cs="Times New Roman"/>
          <w:sz w:val="24"/>
          <w:szCs w:val="24"/>
          <w:vertAlign w:val="subscript"/>
        </w:rPr>
        <w:t>2</w:t>
      </w:r>
      <w:r w:rsidR="00180BD3" w:rsidRPr="002200F5">
        <w:rPr>
          <w:rFonts w:ascii="Times New Roman" w:hAnsi="Times New Roman" w:cs="Times New Roman"/>
          <w:sz w:val="24"/>
          <w:szCs w:val="24"/>
        </w:rPr>
        <w:t>O</w:t>
      </w:r>
      <w:r w:rsidR="00180BD3" w:rsidRPr="002200F5">
        <w:rPr>
          <w:rFonts w:ascii="Times New Roman" w:hAnsi="Times New Roman" w:cs="Times New Roman"/>
          <w:sz w:val="24"/>
          <w:szCs w:val="24"/>
          <w:vertAlign w:val="subscript"/>
        </w:rPr>
        <w:t>3</w:t>
      </w:r>
      <w:r w:rsidR="00180BD3" w:rsidRPr="002200F5">
        <w:rPr>
          <w:rFonts w:ascii="Times New Roman" w:hAnsi="Times New Roman" w:cs="Times New Roman"/>
          <w:sz w:val="24"/>
          <w:szCs w:val="24"/>
        </w:rPr>
        <w:t xml:space="preserve"> nanoparticle using co-precipitation</w:t>
      </w:r>
      <w:r w:rsidR="007F6281" w:rsidRPr="002200F5">
        <w:rPr>
          <w:rFonts w:ascii="Times New Roman" w:hAnsi="Times New Roman" w:cs="Times New Roman"/>
          <w:sz w:val="24"/>
          <w:szCs w:val="24"/>
        </w:rPr>
        <w:t xml:space="preserve"> method</w:t>
      </w:r>
    </w:p>
    <w:p w14:paraId="2BF1EACD" w14:textId="4B8A5637" w:rsidR="00990868" w:rsidRPr="002200F5" w:rsidRDefault="00990868"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The synthesis procedure began with the preparation of a 1 M ferric nitrate (</w:t>
      </w:r>
      <w:proofErr w:type="gramStart"/>
      <w:r w:rsidRPr="002200F5">
        <w:rPr>
          <w:rFonts w:ascii="Times New Roman" w:hAnsi="Times New Roman" w:cs="Times New Roman"/>
          <w:sz w:val="24"/>
          <w:szCs w:val="24"/>
        </w:rPr>
        <w:t>Fe(</w:t>
      </w:r>
      <w:proofErr w:type="gramEnd"/>
      <w:r w:rsidRPr="002200F5">
        <w:rPr>
          <w:rFonts w:ascii="Times New Roman" w:hAnsi="Times New Roman" w:cs="Times New Roman"/>
          <w:sz w:val="24"/>
          <w:szCs w:val="24"/>
        </w:rPr>
        <w:t>NO3)₃) solution (50 mL). Zinc precursor solution, which was zinc nitrate (</w:t>
      </w:r>
      <w:proofErr w:type="gramStart"/>
      <w:r w:rsidRPr="002200F5">
        <w:rPr>
          <w:rFonts w:ascii="Times New Roman" w:hAnsi="Times New Roman" w:cs="Times New Roman"/>
          <w:sz w:val="24"/>
          <w:szCs w:val="24"/>
        </w:rPr>
        <w:t>Zn(</w:t>
      </w:r>
      <w:proofErr w:type="gramEnd"/>
      <w:r w:rsidRPr="002200F5">
        <w:rPr>
          <w:rFonts w:ascii="Times New Roman" w:hAnsi="Times New Roman" w:cs="Times New Roman"/>
          <w:sz w:val="24"/>
          <w:szCs w:val="24"/>
        </w:rPr>
        <w:t>NO3)₂), was then added in a pre-determined stoichiometric ratio to achieve the desired zinc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71675FB7" w14:textId="7AC9760A" w:rsidR="00990868" w:rsidRPr="002200F5" w:rsidRDefault="00990868"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 xml:space="preserve">After 10 minutes of continuous stirring, an additional 50 mL of the 4 M KOH solution was added to further elevate the solution's alkalinity and promote complete precipitation of the zinc-doped iron oxyhydroxides. This results in the formation of a well-defined red-brown precipitate. The subsequent steps mirrored the undoped synthesis. The precipitate was diluted tenfold with </w:t>
      </w:r>
      <w:r w:rsidRPr="002200F5">
        <w:rPr>
          <w:rFonts w:ascii="Times New Roman" w:hAnsi="Times New Roman" w:cs="Times New Roman"/>
          <w:sz w:val="24"/>
          <w:szCs w:val="24"/>
        </w:rPr>
        <w:lastRenderedPageBreak/>
        <w:t>double-distilled water, followed by transfer to an oven for aging at 70-75 °C for 72 hours. This step facilitates the crystallization and maturation of the zinc-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the zinc-doped iron oxide nanoparticles, ready for further characterization and application testing.</w:t>
      </w:r>
    </w:p>
    <w:p w14:paraId="20C1800D" w14:textId="5E290891" w:rsidR="007F6281" w:rsidRPr="002200F5" w:rsidRDefault="007F6281" w:rsidP="002200F5">
      <w:pPr>
        <w:pStyle w:val="Heading2"/>
        <w:spacing w:line="480" w:lineRule="auto"/>
        <w:rPr>
          <w:rFonts w:ascii="Times New Roman" w:hAnsi="Times New Roman" w:cs="Times New Roman"/>
          <w:sz w:val="24"/>
          <w:szCs w:val="24"/>
        </w:rPr>
      </w:pPr>
      <w:r w:rsidRPr="002200F5">
        <w:rPr>
          <w:rFonts w:ascii="Times New Roman" w:hAnsi="Times New Roman" w:cs="Times New Roman"/>
          <w:sz w:val="24"/>
          <w:szCs w:val="24"/>
        </w:rPr>
        <w:t>3.4</w:t>
      </w:r>
      <w:r w:rsidR="005D3C5D" w:rsidRPr="002200F5">
        <w:rPr>
          <w:rFonts w:ascii="Times New Roman" w:hAnsi="Times New Roman" w:cs="Times New Roman"/>
          <w:sz w:val="24"/>
          <w:szCs w:val="24"/>
        </w:rPr>
        <w:tab/>
        <w:t>Characterization and analysis</w:t>
      </w:r>
    </w:p>
    <w:p w14:paraId="4D23C054" w14:textId="3FFC59E3" w:rsidR="002B7BED" w:rsidRPr="002200F5" w:rsidRDefault="006608FB" w:rsidP="002200F5">
      <w:pPr>
        <w:pStyle w:val="Heading2"/>
        <w:spacing w:line="480" w:lineRule="auto"/>
        <w:rPr>
          <w:rFonts w:ascii="Times New Roman" w:hAnsi="Times New Roman" w:cs="Times New Roman"/>
          <w:sz w:val="24"/>
          <w:szCs w:val="24"/>
        </w:rPr>
      </w:pPr>
      <w:r w:rsidRPr="002200F5">
        <w:rPr>
          <w:rFonts w:ascii="Times New Roman" w:hAnsi="Times New Roman" w:cs="Times New Roman"/>
          <w:sz w:val="24"/>
          <w:szCs w:val="24"/>
        </w:rPr>
        <w:t>3.5</w:t>
      </w:r>
      <w:r w:rsidRPr="002200F5">
        <w:rPr>
          <w:rFonts w:ascii="Times New Roman" w:hAnsi="Times New Roman" w:cs="Times New Roman"/>
          <w:sz w:val="24"/>
          <w:szCs w:val="24"/>
        </w:rPr>
        <w:tab/>
        <w:t>Adsorption studies</w:t>
      </w:r>
    </w:p>
    <w:p w14:paraId="1F0F46E1" w14:textId="47230F3E" w:rsidR="00CB6B2F" w:rsidRPr="002200F5" w:rsidRDefault="00CB6B2F"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Batch adsorption experiments were conducted to evaluate the impact of initial concentration and contact time on the removal of methylene blue (MB). All adsorption experiments were conducted at room temperature. A stock solution of methylene blue dye was prepared by dissolving 0.025 g of powdered methylene blue in 250 cm³ of water, resulting in a concentration of 100 ppm (mg/L). Required concentrations for the experiments were achieved by diluting the stock solution with distilled water using the equation C</w:t>
      </w:r>
      <w:r w:rsidRPr="002200F5">
        <w:rPr>
          <w:rFonts w:ascii="Times New Roman" w:hAnsi="Times New Roman" w:cs="Times New Roman"/>
          <w:sz w:val="24"/>
          <w:szCs w:val="24"/>
          <w:vertAlign w:val="subscript"/>
        </w:rPr>
        <w:t>1</w:t>
      </w:r>
      <w:r w:rsidRPr="002200F5">
        <w:rPr>
          <w:rFonts w:ascii="Times New Roman" w:hAnsi="Times New Roman" w:cs="Times New Roman"/>
          <w:sz w:val="24"/>
          <w:szCs w:val="24"/>
        </w:rPr>
        <w:t>V</w:t>
      </w:r>
      <w:r w:rsidRPr="002200F5">
        <w:rPr>
          <w:rFonts w:ascii="Times New Roman" w:hAnsi="Times New Roman" w:cs="Times New Roman"/>
          <w:sz w:val="24"/>
          <w:szCs w:val="24"/>
          <w:vertAlign w:val="subscript"/>
        </w:rPr>
        <w:t>1</w:t>
      </w:r>
      <w:r w:rsidRPr="002200F5">
        <w:rPr>
          <w:rFonts w:ascii="Times New Roman" w:hAnsi="Times New Roman" w:cs="Times New Roman"/>
          <w:sz w:val="24"/>
          <w:szCs w:val="24"/>
        </w:rPr>
        <w:t xml:space="preserve"> = C</w:t>
      </w:r>
      <w:r w:rsidRPr="002200F5">
        <w:rPr>
          <w:rFonts w:ascii="Times New Roman" w:hAnsi="Times New Roman" w:cs="Times New Roman"/>
          <w:sz w:val="24"/>
          <w:szCs w:val="24"/>
          <w:vertAlign w:val="subscript"/>
        </w:rPr>
        <w:t>2</w:t>
      </w:r>
      <w:r w:rsidRPr="002200F5">
        <w:rPr>
          <w:rFonts w:ascii="Times New Roman" w:hAnsi="Times New Roman" w:cs="Times New Roman"/>
          <w:sz w:val="24"/>
          <w:szCs w:val="24"/>
        </w:rPr>
        <w:t>V</w:t>
      </w:r>
      <w:r w:rsidRPr="002200F5">
        <w:rPr>
          <w:rFonts w:ascii="Times New Roman" w:hAnsi="Times New Roman" w:cs="Times New Roman"/>
          <w:sz w:val="24"/>
          <w:szCs w:val="24"/>
          <w:vertAlign w:val="subscript"/>
        </w:rPr>
        <w:t>2</w:t>
      </w:r>
      <w:r w:rsidRPr="002200F5">
        <w:rPr>
          <w:rFonts w:ascii="Times New Roman" w:hAnsi="Times New Roman" w:cs="Times New Roman"/>
          <w:sz w:val="24"/>
          <w:szCs w:val="24"/>
        </w:rPr>
        <w:t>.</w:t>
      </w:r>
    </w:p>
    <w:p w14:paraId="407C0B26" w14:textId="281EF829" w:rsidR="00CB6B2F" w:rsidRPr="002200F5" w:rsidRDefault="00CB6B2F"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The effects of contact time (ranging from 10 to 120 minutes) and initial concentration (ranging from 5 to 50 mg/L) on the removal of methylene blue were investigated. Each experiment was carried out by placing the contents in a beaker on a magnetic stirrer rotating at 180 rpm. After the specified contact time, samples were filtered using Whatman filter paper (40 µm size), and the residual concentration of methylene blue in the filtrate was measured to determine the adsorption capacity and removal efficiency.</w:t>
      </w:r>
    </w:p>
    <w:p w14:paraId="20DA7F19" w14:textId="79675EE9" w:rsidR="005D29F1" w:rsidRPr="002200F5" w:rsidRDefault="002A5694" w:rsidP="002200F5">
      <w:pPr>
        <w:pStyle w:val="Heading3"/>
        <w:spacing w:line="480" w:lineRule="auto"/>
        <w:rPr>
          <w:rFonts w:ascii="Times New Roman" w:hAnsi="Times New Roman" w:cs="Times New Roman"/>
        </w:rPr>
      </w:pPr>
      <w:r w:rsidRPr="002200F5">
        <w:rPr>
          <w:rFonts w:ascii="Times New Roman" w:hAnsi="Times New Roman" w:cs="Times New Roman"/>
        </w:rPr>
        <w:lastRenderedPageBreak/>
        <w:t>3.5.1</w:t>
      </w:r>
      <w:r w:rsidRPr="002200F5">
        <w:rPr>
          <w:rFonts w:ascii="Times New Roman" w:hAnsi="Times New Roman" w:cs="Times New Roman"/>
        </w:rPr>
        <w:tab/>
        <w:t>Determination of the effect of in</w:t>
      </w:r>
      <w:r w:rsidR="00CF11CD" w:rsidRPr="002200F5">
        <w:rPr>
          <w:rFonts w:ascii="Times New Roman" w:hAnsi="Times New Roman" w:cs="Times New Roman"/>
        </w:rPr>
        <w:t>itial concentration</w:t>
      </w:r>
    </w:p>
    <w:p w14:paraId="3FFBE23B" w14:textId="0DB10F0D" w:rsidR="005D29F1" w:rsidRPr="002200F5" w:rsidRDefault="005D29F1"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Methylene blue solutions with concentrations of 5 ppm, 10 ppm, 15 ppm, 20 ppm, 25 ppm, and 50 ppm were prepared, each adjusted to a pH of 9. These solutions, totaling 10 mL each, were transferred into separate 100 mL beakers. To each beaker, 0.04 g of the adsorbent material was added. The mixtures were then stirred using a magnetic stirrer at a constant speed for 10 minutes to ensure thorough mixing and interaction between the adsorbent and methylene blue.</w:t>
      </w:r>
    </w:p>
    <w:p w14:paraId="2E07CEB6" w14:textId="3D22C188" w:rsidR="005D29F1" w:rsidRPr="002200F5" w:rsidRDefault="005D29F1"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After allowing the mixtures to equilibrate for a few minutes, they were filtered to separate the adsorbent from the solution. The resulting filtrates were then analyzed for percentage absorbance using a UV-Vis spectrophotometer at a wavelength of 664 nm. This measurement was carried out to assess the adsorption capacity of the adsorbent for different concentrations of methylene blue under the specified pH conditions.</w:t>
      </w:r>
    </w:p>
    <w:p w14:paraId="57A363D1" w14:textId="7EA6AF2B" w:rsidR="00CF11CD" w:rsidRPr="002200F5" w:rsidRDefault="00CF11CD" w:rsidP="002200F5">
      <w:pPr>
        <w:pStyle w:val="Heading3"/>
        <w:spacing w:line="480" w:lineRule="auto"/>
        <w:rPr>
          <w:rFonts w:ascii="Times New Roman" w:hAnsi="Times New Roman" w:cs="Times New Roman"/>
        </w:rPr>
      </w:pPr>
      <w:r w:rsidRPr="002200F5">
        <w:rPr>
          <w:rFonts w:ascii="Times New Roman" w:hAnsi="Times New Roman" w:cs="Times New Roman"/>
        </w:rPr>
        <w:t>3.5.2</w:t>
      </w:r>
      <w:r w:rsidRPr="002200F5">
        <w:rPr>
          <w:rFonts w:ascii="Times New Roman" w:hAnsi="Times New Roman" w:cs="Times New Roman"/>
        </w:rPr>
        <w:tab/>
        <w:t>Determination of the effect of contact time</w:t>
      </w:r>
    </w:p>
    <w:p w14:paraId="7AC473E9" w14:textId="510A081A" w:rsidR="00686868" w:rsidRPr="002200F5" w:rsidRDefault="00686868" w:rsidP="002200F5">
      <w:pPr>
        <w:spacing w:line="480" w:lineRule="auto"/>
        <w:rPr>
          <w:rFonts w:ascii="Times New Roman" w:hAnsi="Times New Roman" w:cs="Times New Roman"/>
          <w:sz w:val="24"/>
          <w:szCs w:val="24"/>
        </w:rPr>
      </w:pPr>
      <w:r w:rsidRPr="002200F5">
        <w:rPr>
          <w:rFonts w:ascii="Times New Roman" w:hAnsi="Times New Roman" w:cs="Times New Roman"/>
          <w:sz w:val="24"/>
          <w:szCs w:val="24"/>
        </w:rPr>
        <w:t xml:space="preserve">A </w:t>
      </w:r>
      <w:proofErr w:type="gramStart"/>
      <w:r w:rsidRPr="002200F5">
        <w:rPr>
          <w:rFonts w:ascii="Times New Roman" w:hAnsi="Times New Roman" w:cs="Times New Roman"/>
          <w:sz w:val="24"/>
          <w:szCs w:val="24"/>
        </w:rPr>
        <w:t>10 ppm</w:t>
      </w:r>
      <w:proofErr w:type="gramEnd"/>
      <w:r w:rsidRPr="002200F5">
        <w:rPr>
          <w:rFonts w:ascii="Times New Roman" w:hAnsi="Times New Roman" w:cs="Times New Roman"/>
          <w:sz w:val="24"/>
          <w:szCs w:val="24"/>
        </w:rPr>
        <w:t xml:space="preserve"> methylene blue solution, with pH adjusted to 9, was dispensed into 100 mL beakers. Subsequently, 0.04 g of the adsorbent material was introduced into each beaker. The contact duration for each experiment was set at intervals of 10 minutes, specifically at 10 min, 30 min, 60 min, 90 min, and 120 min. Upon completion of each contact period, the mixtures underwent filtration, and the percentage absorbance of the resulting filtrates was determined using a UV-Vis spectrophotometer at a wavelength of 664 nm.</w:t>
      </w:r>
    </w:p>
    <w:p w14:paraId="64AD690E" w14:textId="1E6BA597" w:rsidR="00CF11CD" w:rsidRPr="002200F5" w:rsidRDefault="00D07595" w:rsidP="002200F5">
      <w:pPr>
        <w:pStyle w:val="Heading3"/>
        <w:spacing w:line="480" w:lineRule="auto"/>
        <w:rPr>
          <w:rFonts w:ascii="Times New Roman" w:hAnsi="Times New Roman" w:cs="Times New Roman"/>
        </w:rPr>
      </w:pPr>
      <w:r w:rsidRPr="002200F5">
        <w:rPr>
          <w:rFonts w:ascii="Times New Roman" w:hAnsi="Times New Roman" w:cs="Times New Roman"/>
        </w:rPr>
        <w:t>3.5.3</w:t>
      </w:r>
      <w:r w:rsidRPr="002200F5">
        <w:rPr>
          <w:rFonts w:ascii="Times New Roman" w:hAnsi="Times New Roman" w:cs="Times New Roman"/>
        </w:rPr>
        <w:tab/>
        <w:t>Calculation of percentage removal and adsorption capacity</w:t>
      </w:r>
    </w:p>
    <w:p w14:paraId="108E17EB" w14:textId="77777777" w:rsidR="006608FB" w:rsidRPr="002200F5" w:rsidRDefault="006608FB" w:rsidP="002200F5">
      <w:pPr>
        <w:pStyle w:val="Heading3"/>
        <w:spacing w:line="480" w:lineRule="auto"/>
        <w:rPr>
          <w:rFonts w:ascii="Times New Roman" w:hAnsi="Times New Roman" w:cs="Times New Roman"/>
        </w:rPr>
      </w:pPr>
    </w:p>
    <w:p w14:paraId="6B8B2C8A" w14:textId="77777777" w:rsidR="00686868" w:rsidRPr="002200F5" w:rsidRDefault="00686868"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t>The methylene dye percentage, %R was measured by applying the equation below;</w:t>
      </w:r>
    </w:p>
    <w:p w14:paraId="5538A949" w14:textId="77777777" w:rsidR="00686868" w:rsidRPr="002200F5" w:rsidRDefault="00686868" w:rsidP="002200F5">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3"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3"/>
            <m:r>
              <w:rPr>
                <w:rFonts w:ascii="Cambria Math" w:hAnsi="Cambria Math" w:cs="Times New Roman"/>
                <w:sz w:val="24"/>
                <w:szCs w:val="24"/>
              </w:rPr>
              <m:t xml:space="preserve">- </m:t>
            </m:r>
            <w:bookmarkStart w:id="4"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Pr="002200F5">
        <w:rPr>
          <w:rFonts w:ascii="Times New Roman" w:eastAsiaTheme="minorEastAsia" w:hAnsi="Times New Roman" w:cs="Times New Roman"/>
          <w:sz w:val="24"/>
          <w:szCs w:val="24"/>
        </w:rPr>
        <w:tab/>
      </w:r>
      <w:r w:rsidRPr="002200F5">
        <w:rPr>
          <w:rFonts w:ascii="Times New Roman" w:eastAsiaTheme="minorEastAsia" w:hAnsi="Times New Roman" w:cs="Times New Roman"/>
          <w:sz w:val="24"/>
          <w:szCs w:val="24"/>
        </w:rPr>
        <w:tab/>
      </w:r>
      <w:r w:rsidRPr="002200F5">
        <w:rPr>
          <w:rFonts w:ascii="Times New Roman" w:eastAsiaTheme="minorEastAsia" w:hAnsi="Times New Roman" w:cs="Times New Roman"/>
          <w:sz w:val="24"/>
          <w:szCs w:val="24"/>
        </w:rPr>
        <w:tab/>
      </w:r>
      <w:r w:rsidRPr="002200F5">
        <w:rPr>
          <w:rFonts w:ascii="Times New Roman" w:eastAsiaTheme="minorEastAsia" w:hAnsi="Times New Roman" w:cs="Times New Roman"/>
          <w:sz w:val="24"/>
          <w:szCs w:val="24"/>
        </w:rPr>
        <w:tab/>
      </w:r>
      <w:r w:rsidRPr="002200F5">
        <w:rPr>
          <w:rFonts w:ascii="Times New Roman" w:eastAsiaTheme="minorEastAsia" w:hAnsi="Times New Roman" w:cs="Times New Roman"/>
          <w:sz w:val="24"/>
          <w:szCs w:val="24"/>
        </w:rPr>
        <w:tab/>
      </w:r>
      <w:r w:rsidRPr="002200F5">
        <w:rPr>
          <w:rFonts w:ascii="Times New Roman" w:eastAsiaTheme="minorEastAsia" w:hAnsi="Times New Roman" w:cs="Times New Roman"/>
          <w:sz w:val="24"/>
          <w:szCs w:val="24"/>
        </w:rPr>
        <w:tab/>
      </w:r>
      <w:r w:rsidRPr="002200F5">
        <w:rPr>
          <w:rFonts w:ascii="Times New Roman" w:eastAsiaTheme="minorEastAsia" w:hAnsi="Times New Roman" w:cs="Times New Roman"/>
          <w:sz w:val="24"/>
          <w:szCs w:val="24"/>
        </w:rPr>
        <w:tab/>
      </w:r>
      <w:r w:rsidRPr="002200F5">
        <w:rPr>
          <w:rFonts w:ascii="Times New Roman" w:eastAsiaTheme="minorEastAsia" w:hAnsi="Times New Roman" w:cs="Times New Roman"/>
          <w:sz w:val="24"/>
          <w:szCs w:val="24"/>
        </w:rPr>
        <w:tab/>
      </w:r>
      <w:r w:rsidRPr="002200F5">
        <w:rPr>
          <w:rFonts w:ascii="Times New Roman" w:eastAsiaTheme="minorEastAsia" w:hAnsi="Times New Roman" w:cs="Times New Roman"/>
          <w:sz w:val="24"/>
          <w:szCs w:val="24"/>
        </w:rPr>
        <w:tab/>
        <w:t>(1)</w:t>
      </w:r>
    </w:p>
    <w:p w14:paraId="79C338CC" w14:textId="77777777" w:rsidR="00686868" w:rsidRPr="002200F5" w:rsidRDefault="00686868" w:rsidP="002200F5">
      <w:pPr>
        <w:spacing w:line="480" w:lineRule="auto"/>
        <w:jc w:val="both"/>
        <w:rPr>
          <w:rFonts w:ascii="Times New Roman" w:eastAsiaTheme="minorEastAsia" w:hAnsi="Times New Roman" w:cs="Times New Roman"/>
          <w:sz w:val="24"/>
          <w:szCs w:val="24"/>
        </w:rPr>
      </w:pPr>
      <w:r w:rsidRPr="002200F5">
        <w:rPr>
          <w:rFonts w:ascii="Times New Roman" w:eastAsiaTheme="minorEastAsia" w:hAnsi="Times New Roman" w:cs="Times New Roman"/>
          <w:sz w:val="24"/>
          <w:szCs w:val="24"/>
        </w:rPr>
        <w:lastRenderedPageBreak/>
        <w:t>Where:</w:t>
      </w:r>
    </w:p>
    <w:p w14:paraId="5166DDCC" w14:textId="77777777" w:rsidR="00686868" w:rsidRPr="002200F5" w:rsidRDefault="00686868" w:rsidP="002200F5">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Pr="002200F5">
        <w:rPr>
          <w:rFonts w:ascii="Times New Roman" w:eastAsiaTheme="minorEastAsia" w:hAnsi="Times New Roman" w:cs="Times New Roman"/>
          <w:sz w:val="24"/>
          <w:szCs w:val="24"/>
        </w:rPr>
        <w:t>= initial concentration of the liquid phase of the dye in (mg/L)</w:t>
      </w:r>
    </w:p>
    <w:p w14:paraId="7257C654" w14:textId="77777777" w:rsidR="00686868" w:rsidRPr="002200F5" w:rsidRDefault="00686868" w:rsidP="002200F5">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2200F5">
        <w:rPr>
          <w:rFonts w:ascii="Times New Roman" w:eastAsiaTheme="minorEastAsia" w:hAnsi="Times New Roman" w:cs="Times New Roman"/>
          <w:sz w:val="24"/>
          <w:szCs w:val="24"/>
        </w:rPr>
        <w:t xml:space="preserve"> = equilibrium concentration of the liquid phase of dye in (mg/L) </w:t>
      </w:r>
    </w:p>
    <w:p w14:paraId="2C6081F2" w14:textId="77777777" w:rsidR="00686868" w:rsidRPr="002200F5" w:rsidRDefault="00686868" w:rsidP="002200F5">
      <w:pPr>
        <w:spacing w:line="480" w:lineRule="auto"/>
        <w:jc w:val="both"/>
        <w:rPr>
          <w:rFonts w:ascii="Times New Roman" w:eastAsiaTheme="minorEastAsia" w:hAnsi="Times New Roman" w:cs="Times New Roman"/>
          <w:sz w:val="24"/>
          <w:szCs w:val="24"/>
        </w:rPr>
      </w:pPr>
      <w:r w:rsidRPr="002200F5">
        <w:rPr>
          <w:rFonts w:ascii="Times New Roman" w:eastAsiaTheme="minorEastAsia" w:hAnsi="Times New Roman" w:cs="Times New Roman"/>
          <w:sz w:val="24"/>
          <w:szCs w:val="24"/>
        </w:rPr>
        <w:t>The adsorption capacity is given as:</w:t>
      </w:r>
    </w:p>
    <w:p w14:paraId="0D65FD74" w14:textId="77777777" w:rsidR="00686868" w:rsidRPr="002200F5" w:rsidRDefault="00686868" w:rsidP="002200F5">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Pr="002200F5">
        <w:rPr>
          <w:rFonts w:ascii="Times New Roman" w:hAnsi="Times New Roman" w:cs="Times New Roman"/>
          <w:sz w:val="24"/>
          <w:szCs w:val="24"/>
        </w:rPr>
        <w:tab/>
      </w:r>
      <w:r w:rsidRPr="002200F5">
        <w:rPr>
          <w:rFonts w:ascii="Times New Roman" w:hAnsi="Times New Roman" w:cs="Times New Roman"/>
          <w:sz w:val="24"/>
          <w:szCs w:val="24"/>
        </w:rPr>
        <w:tab/>
      </w:r>
      <w:r w:rsidRPr="002200F5">
        <w:rPr>
          <w:rFonts w:ascii="Times New Roman" w:hAnsi="Times New Roman" w:cs="Times New Roman"/>
          <w:sz w:val="24"/>
          <w:szCs w:val="24"/>
        </w:rPr>
        <w:tab/>
      </w:r>
      <w:r w:rsidRPr="002200F5">
        <w:rPr>
          <w:rFonts w:ascii="Times New Roman" w:hAnsi="Times New Roman" w:cs="Times New Roman"/>
          <w:sz w:val="24"/>
          <w:szCs w:val="24"/>
        </w:rPr>
        <w:tab/>
      </w:r>
      <w:r w:rsidRPr="002200F5">
        <w:rPr>
          <w:rFonts w:ascii="Times New Roman" w:hAnsi="Times New Roman" w:cs="Times New Roman"/>
          <w:sz w:val="24"/>
          <w:szCs w:val="24"/>
        </w:rPr>
        <w:tab/>
      </w:r>
      <w:r w:rsidRPr="002200F5">
        <w:rPr>
          <w:rFonts w:ascii="Times New Roman" w:hAnsi="Times New Roman" w:cs="Times New Roman"/>
          <w:sz w:val="24"/>
          <w:szCs w:val="24"/>
        </w:rPr>
        <w:tab/>
      </w:r>
      <w:r w:rsidRPr="002200F5">
        <w:rPr>
          <w:rFonts w:ascii="Times New Roman" w:hAnsi="Times New Roman" w:cs="Times New Roman"/>
          <w:sz w:val="24"/>
          <w:szCs w:val="24"/>
        </w:rPr>
        <w:tab/>
      </w:r>
      <w:r w:rsidRPr="002200F5">
        <w:rPr>
          <w:rFonts w:ascii="Times New Roman" w:hAnsi="Times New Roman" w:cs="Times New Roman"/>
          <w:sz w:val="24"/>
          <w:szCs w:val="24"/>
        </w:rPr>
        <w:tab/>
      </w:r>
      <w:r w:rsidRPr="002200F5">
        <w:rPr>
          <w:rFonts w:ascii="Times New Roman" w:hAnsi="Times New Roman" w:cs="Times New Roman"/>
          <w:sz w:val="24"/>
          <w:szCs w:val="24"/>
        </w:rPr>
        <w:tab/>
        <w:t>(1)</w:t>
      </w:r>
    </w:p>
    <w:p w14:paraId="1CB90B22" w14:textId="77777777" w:rsidR="00686868" w:rsidRPr="002200F5" w:rsidRDefault="00686868"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t>Where:</w:t>
      </w:r>
    </w:p>
    <w:p w14:paraId="01ECCF7A" w14:textId="77777777" w:rsidR="00686868" w:rsidRPr="002200F5" w:rsidRDefault="00686868" w:rsidP="002200F5">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Pr="002200F5">
        <w:rPr>
          <w:rFonts w:ascii="Times New Roman" w:eastAsiaTheme="minorEastAsia" w:hAnsi="Times New Roman" w:cs="Times New Roman"/>
          <w:sz w:val="24"/>
          <w:szCs w:val="24"/>
        </w:rPr>
        <w:t xml:space="preserve"> (mg/g) = adsorption capacity</w:t>
      </w:r>
    </w:p>
    <w:p w14:paraId="74E030AB" w14:textId="77777777" w:rsidR="00686868" w:rsidRPr="002200F5" w:rsidRDefault="00686868" w:rsidP="002200F5">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Pr="002200F5">
        <w:rPr>
          <w:rFonts w:ascii="Times New Roman" w:eastAsiaTheme="minorEastAsia" w:hAnsi="Times New Roman" w:cs="Times New Roman"/>
          <w:sz w:val="24"/>
          <w:szCs w:val="24"/>
        </w:rPr>
        <w:t xml:space="preserve"> = initial concentration of the liquid phase of the dye in (mg/L)</w:t>
      </w:r>
    </w:p>
    <w:p w14:paraId="57B7F68D" w14:textId="77777777" w:rsidR="00686868" w:rsidRPr="002200F5" w:rsidRDefault="00686868" w:rsidP="002200F5">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Pr="002200F5">
        <w:rPr>
          <w:rFonts w:ascii="Times New Roman" w:eastAsiaTheme="minorEastAsia" w:hAnsi="Times New Roman" w:cs="Times New Roman"/>
          <w:sz w:val="24"/>
          <w:szCs w:val="24"/>
        </w:rPr>
        <w:t xml:space="preserve"> = equilibrium concentration of the liquid phase of the dye in (mg/L)</w:t>
      </w:r>
    </w:p>
    <w:p w14:paraId="477A5551" w14:textId="77777777" w:rsidR="00686868" w:rsidRPr="002200F5" w:rsidRDefault="00686868" w:rsidP="002200F5">
      <w:pPr>
        <w:spacing w:line="480" w:lineRule="auto"/>
        <w:jc w:val="both"/>
        <w:rPr>
          <w:rFonts w:ascii="Times New Roman" w:eastAsiaTheme="minorEastAsia" w:hAnsi="Times New Roman" w:cs="Times New Roman"/>
          <w:sz w:val="24"/>
          <w:szCs w:val="24"/>
        </w:rPr>
      </w:pPr>
      <w:r w:rsidRPr="002200F5">
        <w:rPr>
          <w:rFonts w:ascii="Times New Roman" w:eastAsiaTheme="minorEastAsia" w:hAnsi="Times New Roman" w:cs="Times New Roman"/>
          <w:sz w:val="24"/>
          <w:szCs w:val="24"/>
        </w:rPr>
        <w:t xml:space="preserve">V(L) = volume of the solution used for the adsorption </w:t>
      </w:r>
    </w:p>
    <w:p w14:paraId="3B27D2F4" w14:textId="77777777" w:rsidR="00686868" w:rsidRPr="002200F5" w:rsidRDefault="00686868" w:rsidP="002200F5">
      <w:pPr>
        <w:spacing w:line="480" w:lineRule="auto"/>
        <w:jc w:val="both"/>
        <w:rPr>
          <w:rFonts w:ascii="Times New Roman" w:hAnsi="Times New Roman" w:cs="Times New Roman"/>
          <w:sz w:val="24"/>
          <w:szCs w:val="24"/>
        </w:rPr>
      </w:pPr>
      <w:r w:rsidRPr="002200F5">
        <w:rPr>
          <w:rFonts w:ascii="Times New Roman" w:eastAsiaTheme="minorEastAsia" w:hAnsi="Times New Roman" w:cs="Times New Roman"/>
          <w:sz w:val="24"/>
          <w:szCs w:val="24"/>
        </w:rPr>
        <w:t>M (g) = the mass of the adsorbent used</w:t>
      </w:r>
    </w:p>
    <w:p w14:paraId="01D49BE8" w14:textId="77777777" w:rsidR="00686868" w:rsidRPr="002200F5" w:rsidRDefault="00686868" w:rsidP="002200F5">
      <w:pPr>
        <w:spacing w:line="480" w:lineRule="auto"/>
        <w:jc w:val="both"/>
        <w:rPr>
          <w:rFonts w:ascii="Times New Roman" w:hAnsi="Times New Roman" w:cs="Times New Roman"/>
          <w:sz w:val="24"/>
          <w:szCs w:val="24"/>
        </w:rPr>
      </w:pPr>
      <w:r w:rsidRPr="002200F5">
        <w:rPr>
          <w:rFonts w:ascii="Times New Roman" w:hAnsi="Times New Roman" w:cs="Times New Roman"/>
          <w:sz w:val="24"/>
          <w:szCs w:val="24"/>
        </w:rPr>
        <w:br w:type="page"/>
      </w:r>
    </w:p>
    <w:p w14:paraId="6A3AE8F4" w14:textId="5AF897CF" w:rsidR="000A7B29" w:rsidRPr="002200F5" w:rsidRDefault="000A7B29"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Chapter four</w:t>
      </w:r>
    </w:p>
    <w:p w14:paraId="0DE4D8FD" w14:textId="77777777" w:rsidR="000A7B29" w:rsidRPr="002200F5" w:rsidRDefault="000A7B29" w:rsidP="002200F5">
      <w:pPr>
        <w:spacing w:line="480" w:lineRule="auto"/>
        <w:rPr>
          <w:rFonts w:ascii="Times New Roman" w:eastAsiaTheme="majorEastAsia" w:hAnsi="Times New Roman" w:cs="Times New Roman"/>
          <w:color w:val="2F5496" w:themeColor="accent1" w:themeShade="BF"/>
          <w:sz w:val="24"/>
          <w:szCs w:val="24"/>
        </w:rPr>
      </w:pPr>
      <w:r w:rsidRPr="002200F5">
        <w:rPr>
          <w:rFonts w:ascii="Times New Roman" w:hAnsi="Times New Roman" w:cs="Times New Roman"/>
          <w:sz w:val="24"/>
          <w:szCs w:val="24"/>
        </w:rPr>
        <w:br w:type="page"/>
      </w:r>
    </w:p>
    <w:p w14:paraId="42192DA3" w14:textId="1BA590BC" w:rsidR="000A7B29" w:rsidRPr="002200F5" w:rsidRDefault="000A7B29" w:rsidP="002200F5">
      <w:pPr>
        <w:pStyle w:val="Heading1"/>
        <w:spacing w:line="480" w:lineRule="auto"/>
        <w:rPr>
          <w:rFonts w:ascii="Times New Roman" w:hAnsi="Times New Roman" w:cs="Times New Roman"/>
          <w:sz w:val="24"/>
          <w:szCs w:val="24"/>
        </w:rPr>
      </w:pPr>
      <w:r w:rsidRPr="002200F5">
        <w:rPr>
          <w:rFonts w:ascii="Times New Roman" w:hAnsi="Times New Roman" w:cs="Times New Roman"/>
          <w:sz w:val="24"/>
          <w:szCs w:val="24"/>
        </w:rPr>
        <w:lastRenderedPageBreak/>
        <w:t>Reference</w:t>
      </w:r>
    </w:p>
    <w:sectPr w:rsidR="000A7B29" w:rsidRPr="002200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33C551D5"/>
    <w:multiLevelType w:val="multilevel"/>
    <w:tmpl w:val="28C8EA6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3AAD3C82"/>
    <w:multiLevelType w:val="hybridMultilevel"/>
    <w:tmpl w:val="279A8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B375D7"/>
    <w:multiLevelType w:val="hybridMultilevel"/>
    <w:tmpl w:val="4B0A4BB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665050B1"/>
    <w:multiLevelType w:val="hybridMultilevel"/>
    <w:tmpl w:val="E25C9A34"/>
    <w:lvl w:ilvl="0" w:tplc="328686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1751493">
    <w:abstractNumId w:val="1"/>
  </w:num>
  <w:num w:numId="2" w16cid:durableId="127479311">
    <w:abstractNumId w:val="0"/>
  </w:num>
  <w:num w:numId="3" w16cid:durableId="1112363992">
    <w:abstractNumId w:val="2"/>
  </w:num>
  <w:num w:numId="4" w16cid:durableId="2103455146">
    <w:abstractNumId w:val="4"/>
  </w:num>
  <w:num w:numId="5" w16cid:durableId="1439303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DAE"/>
    <w:rsid w:val="00010E8D"/>
    <w:rsid w:val="00054B5E"/>
    <w:rsid w:val="00097469"/>
    <w:rsid w:val="000A7B29"/>
    <w:rsid w:val="00180BD3"/>
    <w:rsid w:val="0019087E"/>
    <w:rsid w:val="002200F5"/>
    <w:rsid w:val="002626AC"/>
    <w:rsid w:val="00273FA3"/>
    <w:rsid w:val="00293709"/>
    <w:rsid w:val="002A5694"/>
    <w:rsid w:val="002B22FF"/>
    <w:rsid w:val="002B7BED"/>
    <w:rsid w:val="002C4E94"/>
    <w:rsid w:val="003427A3"/>
    <w:rsid w:val="00370492"/>
    <w:rsid w:val="003E3914"/>
    <w:rsid w:val="004267DB"/>
    <w:rsid w:val="00431EDF"/>
    <w:rsid w:val="004D5908"/>
    <w:rsid w:val="004E75B1"/>
    <w:rsid w:val="0050309A"/>
    <w:rsid w:val="00515417"/>
    <w:rsid w:val="00584854"/>
    <w:rsid w:val="005D29F1"/>
    <w:rsid w:val="005D3C5D"/>
    <w:rsid w:val="00610E4D"/>
    <w:rsid w:val="006608FB"/>
    <w:rsid w:val="00686868"/>
    <w:rsid w:val="006965F8"/>
    <w:rsid w:val="006C0235"/>
    <w:rsid w:val="007B5DAE"/>
    <w:rsid w:val="007E7A20"/>
    <w:rsid w:val="007F6281"/>
    <w:rsid w:val="00801318"/>
    <w:rsid w:val="00804B1C"/>
    <w:rsid w:val="008503D9"/>
    <w:rsid w:val="008C034F"/>
    <w:rsid w:val="009200E4"/>
    <w:rsid w:val="009209A5"/>
    <w:rsid w:val="00941AFB"/>
    <w:rsid w:val="009655D4"/>
    <w:rsid w:val="00976648"/>
    <w:rsid w:val="009832E4"/>
    <w:rsid w:val="00990868"/>
    <w:rsid w:val="009957C8"/>
    <w:rsid w:val="009A12A3"/>
    <w:rsid w:val="009A34A9"/>
    <w:rsid w:val="009C6746"/>
    <w:rsid w:val="009F6FDA"/>
    <w:rsid w:val="00A015EA"/>
    <w:rsid w:val="00A23032"/>
    <w:rsid w:val="00A55B88"/>
    <w:rsid w:val="00A952A6"/>
    <w:rsid w:val="00B07423"/>
    <w:rsid w:val="00B65304"/>
    <w:rsid w:val="00BB77C1"/>
    <w:rsid w:val="00C16E7D"/>
    <w:rsid w:val="00C30F83"/>
    <w:rsid w:val="00C34450"/>
    <w:rsid w:val="00C440C6"/>
    <w:rsid w:val="00C6497D"/>
    <w:rsid w:val="00CB6B2F"/>
    <w:rsid w:val="00CE2C1E"/>
    <w:rsid w:val="00CF11CD"/>
    <w:rsid w:val="00D07595"/>
    <w:rsid w:val="00D07E1F"/>
    <w:rsid w:val="00D21058"/>
    <w:rsid w:val="00D238B3"/>
    <w:rsid w:val="00D76963"/>
    <w:rsid w:val="00DA2972"/>
    <w:rsid w:val="00E23A8A"/>
    <w:rsid w:val="00EC4AC6"/>
    <w:rsid w:val="00F31FA6"/>
    <w:rsid w:val="00FA7588"/>
    <w:rsid w:val="00FF0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5839B"/>
  <w15:chartTrackingRefBased/>
  <w15:docId w15:val="{4A57ED89-E8B2-4323-8F85-C95944561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54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37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937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664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41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937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9370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8503D9"/>
    <w:pPr>
      <w:ind w:left="720"/>
      <w:contextualSpacing/>
    </w:pPr>
  </w:style>
  <w:style w:type="paragraph" w:styleId="Caption">
    <w:name w:val="caption"/>
    <w:basedOn w:val="Normal"/>
    <w:next w:val="Normal"/>
    <w:uiPriority w:val="35"/>
    <w:unhideWhenUsed/>
    <w:qFormat/>
    <w:rsid w:val="009832E4"/>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97664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3</TotalTime>
  <Pages>21</Pages>
  <Words>4501</Words>
  <Characters>2565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7</cp:revision>
  <dcterms:created xsi:type="dcterms:W3CDTF">2024-04-07T14:55:00Z</dcterms:created>
  <dcterms:modified xsi:type="dcterms:W3CDTF">2024-04-11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O2zQ4Um"/&gt;&lt;style id="http://www.zotero.org/styles/apa" locale="en-US" hasBibliography="1" bibliographyStyleHasBeenSet="0"/&gt;&lt;prefs&gt;&lt;pref name="fieldType" value="Field"/&gt;&lt;/prefs&gt;&lt;/data&gt;</vt:lpwstr>
  </property>
</Properties>
</file>